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793A2" w14:textId="7CF7F1B0" w:rsidR="002469DD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PROPOSAL TUGAS AKHIR</w:t>
      </w:r>
    </w:p>
    <w:p w14:paraId="4D6B20C1" w14:textId="0F40D53A" w:rsidR="00485005" w:rsidRPr="00115E53" w:rsidRDefault="00BF0014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NALISIS </w:t>
      </w:r>
      <w:r w:rsidR="00CE292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NGEMBANGAN APLIKASI </w:t>
      </w:r>
      <w:r w:rsidR="00EF3797">
        <w:rPr>
          <w:rFonts w:ascii="Times New Roman" w:hAnsi="Times New Roman" w:cs="Times New Roman"/>
          <w:b/>
          <w:bCs/>
          <w:sz w:val="24"/>
          <w:szCs w:val="24"/>
          <w:lang w:val="en-US"/>
        </w:rPr>
        <w:t>KEPEGAWAIAN PPNPN DI KEMENTRIAN AGAMA PUSAT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="00EF3797" w:rsidRPr="00EF3797">
        <w:rPr>
          <w:rFonts w:ascii="Times New Roman" w:hAnsi="Times New Roman" w:cs="Times New Roman"/>
          <w:b/>
          <w:bCs/>
          <w:sz w:val="24"/>
          <w:szCs w:val="24"/>
          <w:lang w:val="en-US"/>
        </w:rPr>
        <w:t>DENGAN</w:t>
      </w:r>
      <w:r w:rsidR="00287BA9" w:rsidRPr="00170A2A">
        <w:rPr>
          <w:rFonts w:ascii="Times New Roman" w:hAnsi="Times New Roman" w:cs="Times New Roman"/>
          <w:b/>
          <w:bCs/>
          <w:color w:val="FF0000"/>
          <w:sz w:val="24"/>
          <w:szCs w:val="24"/>
          <w:lang w:val="en-US"/>
        </w:rPr>
        <w:t xml:space="preserve"> </w:t>
      </w:r>
      <w:r w:rsidR="00287BA9">
        <w:rPr>
          <w:rFonts w:ascii="Times New Roman" w:hAnsi="Times New Roman" w:cs="Times New Roman"/>
          <w:b/>
          <w:bCs/>
          <w:sz w:val="24"/>
          <w:szCs w:val="24"/>
          <w:lang w:val="en-US"/>
        </w:rPr>
        <w:t>MENERAPKA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OLID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ESIG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RINCIPLE</w:t>
      </w:r>
      <w:r w:rsidR="00287BA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115E53">
        <w:rPr>
          <w:rFonts w:ascii="Times New Roman" w:hAnsi="Times New Roman" w:cs="Times New Roman"/>
          <w:b/>
          <w:bCs/>
          <w:sz w:val="24"/>
          <w:szCs w:val="24"/>
          <w:lang w:val="en-US"/>
        </w:rPr>
        <w:t>MENGGUNAKAN C&amp;K METRICS</w:t>
      </w:r>
    </w:p>
    <w:p w14:paraId="39510A29" w14:textId="74FF9B09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EBA7CD" w14:textId="77777777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88E0A7" w14:textId="40905402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3488B9A" wp14:editId="31205602">
            <wp:extent cx="1848485" cy="2673350"/>
            <wp:effectExtent l="0" t="0" r="0" b="0"/>
            <wp:docPr id="4" name="Picture 4" descr="Logo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Logo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8485" cy="267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39CED" w14:textId="5829C8EB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0DC845" w14:textId="1C11E30E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Disusun Oleh:</w:t>
      </w:r>
    </w:p>
    <w:p w14:paraId="75405C96" w14:textId="4241E449" w:rsidR="00485005" w:rsidRPr="00051320" w:rsidRDefault="00051320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ujahid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sor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jid 1197050093</w:t>
      </w:r>
    </w:p>
    <w:p w14:paraId="27E81F47" w14:textId="0F04AECD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B2B74E" w14:textId="002EF418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AB56DF" w14:textId="2059ABDE" w:rsidR="00485005" w:rsidRPr="00D25620" w:rsidRDefault="00485005" w:rsidP="004E2D13">
      <w:pPr>
        <w:spacing w:after="3" w:line="360" w:lineRule="auto"/>
        <w:ind w:left="119" w:right="104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PROGRAM STUDI TEKNIK INFORMATIKA</w:t>
      </w:r>
    </w:p>
    <w:p w14:paraId="77309222" w14:textId="2B2315DA" w:rsidR="00485005" w:rsidRPr="00D25620" w:rsidRDefault="00485005" w:rsidP="004E2D13">
      <w:pPr>
        <w:spacing w:after="3" w:line="360" w:lineRule="auto"/>
        <w:ind w:left="119" w:right="105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FAKULTAS SAINS DAN TEKNOLOGI</w:t>
      </w:r>
    </w:p>
    <w:p w14:paraId="1D631C90" w14:textId="7C0A1A7E" w:rsidR="00485005" w:rsidRPr="00D25620" w:rsidRDefault="00485005" w:rsidP="004E2D13">
      <w:pPr>
        <w:spacing w:after="3" w:line="360" w:lineRule="auto"/>
        <w:ind w:left="119" w:right="110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UNIVERSITAS ISLAM NEGERI SUNAN GUNUNG DJATI</w:t>
      </w:r>
    </w:p>
    <w:p w14:paraId="7E4B7DAD" w14:textId="2AA74CDC" w:rsidR="00485005" w:rsidRPr="00D25620" w:rsidRDefault="00485005" w:rsidP="004E2D13">
      <w:pPr>
        <w:spacing w:after="3" w:line="360" w:lineRule="auto"/>
        <w:ind w:left="119" w:right="117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BANDUNG</w:t>
      </w:r>
    </w:p>
    <w:p w14:paraId="31214CFC" w14:textId="25811354" w:rsidR="00485005" w:rsidRPr="0085591A" w:rsidRDefault="00485005" w:rsidP="004E2D13">
      <w:pPr>
        <w:spacing w:after="3" w:line="360" w:lineRule="auto"/>
        <w:ind w:left="119" w:right="118" w:hanging="10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202</w:t>
      </w:r>
      <w:r w:rsidR="0085591A">
        <w:rPr>
          <w:rFonts w:ascii="Times New Roman" w:eastAsia="Times New Roman" w:hAnsi="Times New Roman" w:cs="Times New Roman"/>
          <w:b/>
          <w:sz w:val="24"/>
          <w:szCs w:val="24"/>
          <w:lang w:val="en-US"/>
        </w:rPr>
        <w:t>3</w:t>
      </w:r>
    </w:p>
    <w:p w14:paraId="2456FE82" w14:textId="65933231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9690D" w14:textId="322F21E1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C76FEFB" w14:textId="7539FEA5" w:rsidR="00FB2909" w:rsidRPr="005670F6" w:rsidRDefault="00FB2909" w:rsidP="00FB2909">
      <w:pPr>
        <w:pStyle w:val="Heading1"/>
        <w:spacing w:line="360" w:lineRule="auto"/>
        <w:rPr>
          <w:rFonts w:cs="Times New Roman"/>
          <w:szCs w:val="24"/>
        </w:rPr>
      </w:pPr>
      <w:bookmarkStart w:id="0" w:name="_Toc126223837"/>
      <w:r w:rsidRPr="00D25620">
        <w:rPr>
          <w:rFonts w:cs="Times New Roman"/>
          <w:szCs w:val="24"/>
          <w:lang w:val="id-ID"/>
        </w:rPr>
        <w:lastRenderedPageBreak/>
        <w:t xml:space="preserve">DAFTAR </w:t>
      </w:r>
      <w:r>
        <w:rPr>
          <w:rFonts w:cs="Times New Roman"/>
          <w:szCs w:val="24"/>
        </w:rPr>
        <w:t>TABEL</w:t>
      </w:r>
      <w:bookmarkEnd w:id="0"/>
    </w:p>
    <w:p w14:paraId="44FF757B" w14:textId="1503E8D2" w:rsidR="00FB2909" w:rsidRDefault="00FB2909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TOC \h \z \c "Table"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6223822" w:history="1">
        <w:r w:rsidRPr="00E21197">
          <w:rPr>
            <w:rStyle w:val="Hyperlink"/>
            <w:noProof/>
          </w:rPr>
          <w:t>Table 1</w:t>
        </w:r>
        <w:r w:rsidRPr="00E21197">
          <w:rPr>
            <w:rStyle w:val="Hyperlink"/>
            <w:noProof/>
            <w:lang w:val="en-US"/>
          </w:rPr>
          <w:t xml:space="preserve"> state of the a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62238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7534F3"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5338D14" w14:textId="174AD404" w:rsidR="002B02BD" w:rsidRPr="00D25620" w:rsidRDefault="00FB2909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CBC7DBB" w14:textId="307584B0" w:rsidR="00C85F8D" w:rsidRPr="005670F6" w:rsidRDefault="005670F6" w:rsidP="005670F6">
      <w:pPr>
        <w:pStyle w:val="Heading1"/>
        <w:spacing w:line="360" w:lineRule="auto"/>
        <w:rPr>
          <w:rFonts w:cs="Times New Roman"/>
          <w:szCs w:val="24"/>
        </w:rPr>
      </w:pPr>
      <w:bookmarkStart w:id="1" w:name="_Toc126223838"/>
      <w:r w:rsidRPr="00D25620">
        <w:rPr>
          <w:rFonts w:cs="Times New Roman"/>
          <w:szCs w:val="24"/>
          <w:lang w:val="id-ID"/>
        </w:rPr>
        <w:t xml:space="preserve">DAFTAR </w:t>
      </w:r>
      <w:r>
        <w:rPr>
          <w:rFonts w:cs="Times New Roman"/>
          <w:szCs w:val="24"/>
        </w:rPr>
        <w:t>GAMBAR</w:t>
      </w:r>
      <w:bookmarkEnd w:id="1"/>
    </w:p>
    <w:p w14:paraId="483DC4ED" w14:textId="338B1251" w:rsidR="00403185" w:rsidRDefault="005670F6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TOC \h \z \c "Gambar"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6156886" w:history="1">
        <w:r w:rsidR="00403185" w:rsidRPr="00557970">
          <w:rPr>
            <w:rStyle w:val="Hyperlink"/>
            <w:noProof/>
          </w:rPr>
          <w:t>Gambar 1</w:t>
        </w:r>
        <w:r w:rsidR="00403185" w:rsidRPr="00557970">
          <w:rPr>
            <w:rStyle w:val="Hyperlink"/>
            <w:noProof/>
            <w:lang w:val="en-US"/>
          </w:rPr>
          <w:t xml:space="preserve"> Negative Review for each updates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86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7534F3">
          <w:rPr>
            <w:noProof/>
            <w:webHidden/>
          </w:rPr>
          <w:t>3</w:t>
        </w:r>
        <w:r w:rsidR="00403185">
          <w:rPr>
            <w:noProof/>
            <w:webHidden/>
          </w:rPr>
          <w:fldChar w:fldCharType="end"/>
        </w:r>
      </w:hyperlink>
    </w:p>
    <w:p w14:paraId="04B89BC2" w14:textId="39F21BDC" w:rsidR="00403185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156887" w:history="1">
        <w:r w:rsidR="00403185" w:rsidRPr="00557970">
          <w:rPr>
            <w:rStyle w:val="Hyperlink"/>
            <w:noProof/>
          </w:rPr>
          <w:t>Gambar 2</w:t>
        </w:r>
        <w:r w:rsidR="00403185" w:rsidRPr="00557970">
          <w:rPr>
            <w:rStyle w:val="Hyperlink"/>
            <w:noProof/>
            <w:lang w:val="en-US"/>
          </w:rPr>
          <w:t xml:space="preserve"> updates to recover consumen's satisfaction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87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7534F3">
          <w:rPr>
            <w:noProof/>
            <w:webHidden/>
          </w:rPr>
          <w:t>4</w:t>
        </w:r>
        <w:r w:rsidR="00403185">
          <w:rPr>
            <w:noProof/>
            <w:webHidden/>
          </w:rPr>
          <w:fldChar w:fldCharType="end"/>
        </w:r>
      </w:hyperlink>
    </w:p>
    <w:p w14:paraId="393C04EB" w14:textId="29FDA8F6" w:rsidR="00403185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156888" w:history="1">
        <w:r w:rsidR="00403185" w:rsidRPr="00557970">
          <w:rPr>
            <w:rStyle w:val="Hyperlink"/>
            <w:noProof/>
          </w:rPr>
          <w:t>Gambar 3</w:t>
        </w:r>
        <w:r w:rsidR="00403185" w:rsidRPr="00557970">
          <w:rPr>
            <w:rStyle w:val="Hyperlink"/>
            <w:noProof/>
            <w:lang w:val="en-US"/>
          </w:rPr>
          <w:t xml:space="preserve"> variabel yang digunakan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88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7534F3">
          <w:rPr>
            <w:noProof/>
            <w:webHidden/>
          </w:rPr>
          <w:t>14</w:t>
        </w:r>
        <w:r w:rsidR="00403185">
          <w:rPr>
            <w:noProof/>
            <w:webHidden/>
          </w:rPr>
          <w:fldChar w:fldCharType="end"/>
        </w:r>
      </w:hyperlink>
    </w:p>
    <w:p w14:paraId="4E9581FD" w14:textId="70C479D7" w:rsidR="00403185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156889" w:history="1">
        <w:r w:rsidR="00403185" w:rsidRPr="00557970">
          <w:rPr>
            <w:rStyle w:val="Hyperlink"/>
            <w:noProof/>
          </w:rPr>
          <w:t>Gambar 4</w:t>
        </w:r>
        <w:r w:rsidR="00403185" w:rsidRPr="00557970">
          <w:rPr>
            <w:rStyle w:val="Hyperlink"/>
            <w:noProof/>
            <w:lang w:val="en-US"/>
          </w:rPr>
          <w:t xml:space="preserve"> Kerangka Pemikiran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89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7534F3">
          <w:rPr>
            <w:noProof/>
            <w:webHidden/>
          </w:rPr>
          <w:t>15</w:t>
        </w:r>
        <w:r w:rsidR="00403185">
          <w:rPr>
            <w:noProof/>
            <w:webHidden/>
          </w:rPr>
          <w:fldChar w:fldCharType="end"/>
        </w:r>
      </w:hyperlink>
    </w:p>
    <w:p w14:paraId="58A89FD9" w14:textId="0CBC376A" w:rsidR="00403185" w:rsidRDefault="00000000">
      <w:pPr>
        <w:pStyle w:val="TableofFigures"/>
        <w:tabs>
          <w:tab w:val="right" w:leader="dot" w:pos="9016"/>
        </w:tabs>
        <w:rPr>
          <w:rFonts w:eastAsiaTheme="minorEastAsia"/>
          <w:noProof/>
          <w:lang w:val="en-ID" w:eastAsia="en-ID"/>
        </w:rPr>
      </w:pPr>
      <w:hyperlink w:anchor="_Toc126156890" w:history="1">
        <w:r w:rsidR="00403185" w:rsidRPr="00557970">
          <w:rPr>
            <w:rStyle w:val="Hyperlink"/>
            <w:noProof/>
          </w:rPr>
          <w:t>Gambar 5</w:t>
        </w:r>
        <w:r w:rsidR="00403185" w:rsidRPr="00557970">
          <w:rPr>
            <w:rStyle w:val="Hyperlink"/>
            <w:noProof/>
            <w:lang w:val="en-US"/>
          </w:rPr>
          <w:t xml:space="preserve"> Tahapan Metode Penelitian</w:t>
        </w:r>
        <w:r w:rsidR="00403185">
          <w:rPr>
            <w:noProof/>
            <w:webHidden/>
          </w:rPr>
          <w:tab/>
        </w:r>
        <w:r w:rsidR="00403185">
          <w:rPr>
            <w:noProof/>
            <w:webHidden/>
          </w:rPr>
          <w:fldChar w:fldCharType="begin"/>
        </w:r>
        <w:r w:rsidR="00403185">
          <w:rPr>
            <w:noProof/>
            <w:webHidden/>
          </w:rPr>
          <w:instrText xml:space="preserve"> PAGEREF _Toc126156890 \h </w:instrText>
        </w:r>
        <w:r w:rsidR="00403185">
          <w:rPr>
            <w:noProof/>
            <w:webHidden/>
          </w:rPr>
        </w:r>
        <w:r w:rsidR="00403185">
          <w:rPr>
            <w:noProof/>
            <w:webHidden/>
          </w:rPr>
          <w:fldChar w:fldCharType="separate"/>
        </w:r>
        <w:r w:rsidR="007534F3">
          <w:rPr>
            <w:noProof/>
            <w:webHidden/>
          </w:rPr>
          <w:t>16</w:t>
        </w:r>
        <w:r w:rsidR="00403185">
          <w:rPr>
            <w:noProof/>
            <w:webHidden/>
          </w:rPr>
          <w:fldChar w:fldCharType="end"/>
        </w:r>
      </w:hyperlink>
    </w:p>
    <w:p w14:paraId="7B2D046A" w14:textId="580938F9" w:rsidR="005670F6" w:rsidRPr="00D25620" w:rsidRDefault="005670F6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B08CDF" w14:textId="6ECADD8B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" w:name="_Toc126223839"/>
      <w:r w:rsidRPr="00D25620">
        <w:rPr>
          <w:rFonts w:cs="Times New Roman"/>
          <w:szCs w:val="24"/>
          <w:lang w:val="id-ID"/>
        </w:rPr>
        <w:t>DAFTAR ISI</w:t>
      </w:r>
      <w:bookmarkEnd w:id="2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id-ID"/>
        </w:rPr>
        <w:id w:val="-106417861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42AA07" w14:textId="0D05E11B" w:rsidR="00D53AB9" w:rsidRPr="00D25620" w:rsidRDefault="00D53AB9" w:rsidP="004E2D13">
          <w:pPr>
            <w:pStyle w:val="TOCHeading"/>
            <w:spacing w:line="360" w:lineRule="auto"/>
            <w:rPr>
              <w:rFonts w:ascii="Times New Roman" w:hAnsi="Times New Roman" w:cs="Times New Roman"/>
              <w:color w:val="auto"/>
              <w:sz w:val="24"/>
              <w:szCs w:val="24"/>
              <w:lang w:val="id-ID"/>
            </w:rPr>
          </w:pPr>
        </w:p>
        <w:p w14:paraId="0F23CF10" w14:textId="25C877E1" w:rsidR="00FB2909" w:rsidRDefault="00D53AB9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26223837" w:history="1">
            <w:r w:rsidR="00FB2909" w:rsidRPr="00536FF1">
              <w:rPr>
                <w:rStyle w:val="Hyperlink"/>
                <w:rFonts w:cs="Times New Roman"/>
                <w:noProof/>
              </w:rPr>
              <w:t>DAFTAR TABEL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37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2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6BCB5833" w14:textId="555E97C2" w:rsidR="00FB2909" w:rsidRDefault="0000000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38" w:history="1">
            <w:r w:rsidR="00FB2909" w:rsidRPr="00536FF1">
              <w:rPr>
                <w:rStyle w:val="Hyperlink"/>
                <w:rFonts w:cs="Times New Roman"/>
                <w:noProof/>
              </w:rPr>
              <w:t>DAFTAR GAMBAR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38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2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73038FFD" w14:textId="3B0F3E16" w:rsidR="00FB2909" w:rsidRDefault="0000000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39" w:history="1">
            <w:r w:rsidR="00FB2909" w:rsidRPr="00536FF1">
              <w:rPr>
                <w:rStyle w:val="Hyperlink"/>
                <w:rFonts w:cs="Times New Roman"/>
                <w:noProof/>
              </w:rPr>
              <w:t>DAFTAR ISI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39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2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6AB7D9AA" w14:textId="35C1CD83" w:rsidR="00FB2909" w:rsidRDefault="0000000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0" w:history="1">
            <w:r w:rsidR="00FB2909" w:rsidRPr="00536FF1">
              <w:rPr>
                <w:rStyle w:val="Hyperlink"/>
                <w:rFonts w:cs="Times New Roman"/>
                <w:noProof/>
              </w:rPr>
              <w:t>PENDAHULUAN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0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3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2A26393C" w14:textId="01C0B364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1" w:history="1">
            <w:r w:rsidR="00FB2909" w:rsidRPr="00536FF1">
              <w:rPr>
                <w:rStyle w:val="Hyperlink"/>
                <w:rFonts w:cs="Times New Roman"/>
                <w:noProof/>
              </w:rPr>
              <w:t>1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</w:rPr>
              <w:t>Latar Belakang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1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3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176E6A8C" w14:textId="41CD2CD4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2" w:history="1">
            <w:r w:rsidR="00FB2909" w:rsidRPr="00536FF1">
              <w:rPr>
                <w:rStyle w:val="Hyperlink"/>
                <w:rFonts w:cs="Times New Roman"/>
                <w:noProof/>
              </w:rPr>
              <w:t>2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</w:rPr>
              <w:t>Rumusan Masalah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2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8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01FA35BC" w14:textId="1284488F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3" w:history="1">
            <w:r w:rsidR="00FB2909" w:rsidRPr="00536FF1">
              <w:rPr>
                <w:rStyle w:val="Hyperlink"/>
                <w:rFonts w:cs="Times New Roman"/>
                <w:noProof/>
              </w:rPr>
              <w:t>3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</w:rPr>
              <w:t>Batasan Masalah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3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8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76EC1B99" w14:textId="75140DBF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4" w:history="1">
            <w:r w:rsidR="00FB2909" w:rsidRPr="00536FF1">
              <w:rPr>
                <w:rStyle w:val="Hyperlink"/>
                <w:rFonts w:cs="Times New Roman"/>
                <w:noProof/>
              </w:rPr>
              <w:t>4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</w:rPr>
              <w:t>Tujuan Penelitian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4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8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5AEBC687" w14:textId="12228267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5" w:history="1">
            <w:r w:rsidR="00FB2909" w:rsidRPr="00536FF1">
              <w:rPr>
                <w:rStyle w:val="Hyperlink"/>
                <w:rFonts w:cs="Times New Roman"/>
                <w:noProof/>
              </w:rPr>
              <w:t>5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</w:rPr>
              <w:t>Manfaat Penelitian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5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8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222C02E2" w14:textId="5626B321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6" w:history="1">
            <w:r w:rsidR="00FB2909" w:rsidRPr="00536FF1">
              <w:rPr>
                <w:rStyle w:val="Hyperlink"/>
                <w:rFonts w:cs="Times New Roman"/>
                <w:noProof/>
              </w:rPr>
              <w:t>6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i/>
                <w:noProof/>
              </w:rPr>
              <w:t>The State of The Art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6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8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0D7769C7" w14:textId="5B5F9D61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7" w:history="1">
            <w:r w:rsidR="00FB2909" w:rsidRPr="00536FF1">
              <w:rPr>
                <w:rStyle w:val="Hyperlink"/>
                <w:rFonts w:cs="Times New Roman"/>
                <w:noProof/>
              </w:rPr>
              <w:t>7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</w:rPr>
              <w:t>Kerangka Pemikiran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7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13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3921AA52" w14:textId="007E811A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8" w:history="1">
            <w:r w:rsidR="00FB2909" w:rsidRPr="00536FF1">
              <w:rPr>
                <w:rStyle w:val="Hyperlink"/>
                <w:rFonts w:cs="Times New Roman"/>
                <w:noProof/>
              </w:rPr>
              <w:t>8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</w:rPr>
              <w:t>Metode Penelitian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8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15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5B8FDA03" w14:textId="6BE50C99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49" w:history="1"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1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Perumusan Masalah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49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16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38AB9735" w14:textId="0F67D945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0" w:history="1"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2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Studi literatur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50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16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29D4983C" w14:textId="0B302CD9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1" w:history="1"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3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Pengembangan objek teliti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51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16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5BE0F051" w14:textId="60CDCDB8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2" w:history="1"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4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Pengukuran maintainability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52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16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5F7027F1" w14:textId="60D83932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3" w:history="1"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5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  <w:lang w:val="en-US"/>
              </w:rPr>
              <w:t>Analisis hasil penelitian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53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17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6CB9448E" w14:textId="2E6556F8" w:rsidR="00FB2909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4" w:history="1">
            <w:r w:rsidR="00FB2909" w:rsidRPr="00536FF1">
              <w:rPr>
                <w:rStyle w:val="Hyperlink"/>
                <w:rFonts w:cs="Times New Roman"/>
                <w:noProof/>
              </w:rPr>
              <w:t>6.</w:t>
            </w:r>
            <w:r w:rsidR="00FB2909">
              <w:rPr>
                <w:rFonts w:eastAsiaTheme="minorEastAsia"/>
                <w:noProof/>
                <w:lang w:val="en-ID" w:eastAsia="en-ID"/>
              </w:rPr>
              <w:tab/>
            </w:r>
            <w:r w:rsidR="00FB2909" w:rsidRPr="00536FF1">
              <w:rPr>
                <w:rStyle w:val="Hyperlink"/>
                <w:rFonts w:cs="Times New Roman"/>
                <w:noProof/>
              </w:rPr>
              <w:t>Jadwal dan Lokasi Penelitian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54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17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1A87ED08" w14:textId="4F74EFA9" w:rsidR="00FB2909" w:rsidRDefault="0000000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val="en-ID" w:eastAsia="en-ID"/>
            </w:rPr>
          </w:pPr>
          <w:hyperlink w:anchor="_Toc126223855" w:history="1">
            <w:r w:rsidR="00FB2909" w:rsidRPr="00536FF1">
              <w:rPr>
                <w:rStyle w:val="Hyperlink"/>
                <w:rFonts w:cs="Times New Roman"/>
                <w:noProof/>
              </w:rPr>
              <w:t>DAFTAR PUSTAKA</w:t>
            </w:r>
            <w:r w:rsidR="00FB2909">
              <w:rPr>
                <w:noProof/>
                <w:webHidden/>
              </w:rPr>
              <w:tab/>
            </w:r>
            <w:r w:rsidR="00FB2909">
              <w:rPr>
                <w:noProof/>
                <w:webHidden/>
              </w:rPr>
              <w:fldChar w:fldCharType="begin"/>
            </w:r>
            <w:r w:rsidR="00FB2909">
              <w:rPr>
                <w:noProof/>
                <w:webHidden/>
              </w:rPr>
              <w:instrText xml:space="preserve"> PAGEREF _Toc126223855 \h </w:instrText>
            </w:r>
            <w:r w:rsidR="00FB2909">
              <w:rPr>
                <w:noProof/>
                <w:webHidden/>
              </w:rPr>
            </w:r>
            <w:r w:rsidR="00FB2909">
              <w:rPr>
                <w:noProof/>
                <w:webHidden/>
              </w:rPr>
              <w:fldChar w:fldCharType="separate"/>
            </w:r>
            <w:r w:rsidR="007534F3">
              <w:rPr>
                <w:noProof/>
                <w:webHidden/>
              </w:rPr>
              <w:t>19</w:t>
            </w:r>
            <w:r w:rsidR="00FB2909">
              <w:rPr>
                <w:noProof/>
                <w:webHidden/>
              </w:rPr>
              <w:fldChar w:fldCharType="end"/>
            </w:r>
          </w:hyperlink>
        </w:p>
        <w:p w14:paraId="41840FD0" w14:textId="12D41EBE" w:rsidR="002B02BD" w:rsidRPr="00D25620" w:rsidRDefault="00D53AB9" w:rsidP="004E2D13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D25620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412613F4" w14:textId="0A133103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3" w:name="_Toc126223840"/>
      <w:r w:rsidRPr="00D25620">
        <w:rPr>
          <w:rFonts w:cs="Times New Roman"/>
          <w:szCs w:val="24"/>
          <w:lang w:val="id-ID"/>
        </w:rPr>
        <w:lastRenderedPageBreak/>
        <w:t>PENDAHULUAN</w:t>
      </w:r>
      <w:bookmarkEnd w:id="3"/>
    </w:p>
    <w:p w14:paraId="69597BBE" w14:textId="79766F9B" w:rsidR="00B00F69" w:rsidRPr="00FB2909" w:rsidRDefault="002B02BD" w:rsidP="00FB2909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4" w:name="_Toc126223841"/>
      <w:r w:rsidRPr="00D25620">
        <w:rPr>
          <w:rFonts w:cs="Times New Roman"/>
          <w:szCs w:val="24"/>
        </w:rPr>
        <w:t>Latar Belakang</w:t>
      </w:r>
      <w:bookmarkEnd w:id="4"/>
    </w:p>
    <w:p w14:paraId="7A12E235" w14:textId="0E385DFD" w:rsidR="00CB10FF" w:rsidRPr="00C3679F" w:rsidRDefault="00CB10FF" w:rsidP="006050C3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gu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jala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mak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tambah</w:t>
      </w:r>
      <w:proofErr w:type="spellEnd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Oleh </w:t>
      </w:r>
      <w:proofErr w:type="spellStart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8D50C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ur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42matters.com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renta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31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gust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022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mpa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12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anu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023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859.771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3.792.074 apps di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playstore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pdate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2.6%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playstore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rentang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4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bul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1325D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pdate</w:t>
      </w:r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D781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URL" : "https://42matters.com/app-market-explorer/android/5b891991c8453b038008897b", "author" : [ { "dropping-particle" : "", "family" : "42matters", "given" : "", "non-dropping-particle" : "", "parse-names" : false, "suffix" : "" } ], "id" : "ITEM-1", "issued" : { "date-parts" : [ [ "2022" ] ] }, "title" : "Updated apps in the last 135 days", "type" : "webpage" }, "uris" : [ "http://www.mendeley.com/documents/?uuid=8813b23c-bb98-405b-8186-6735d5a14ba8" ] } ], "mendeley" : { "formattedCitation" : "(42matters, 2022)", "plainTextFormattedCitation" : "(42matters, 2022)", "previouslyFormattedCitation" : "(42matters, 2022)" }, "properties" : { "noteIndex" : 0 }, "schema" : "https://github.com/citation-style-language/schema/raw/master/csl-citation.json" }</w:instrText>
      </w:r>
      <w:r w:rsidR="00CD781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D781B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42matters, 2022)</w:t>
      </w:r>
      <w:r w:rsidR="00CD781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1325D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dikatak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bahwasanya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97B5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enance</w:t>
      </w:r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hanyalah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sedikit</w:t>
      </w:r>
      <w:proofErr w:type="spellEnd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97B50" w:rsidRPr="00C3679F">
        <w:rPr>
          <w:rFonts w:ascii="Times New Roman" w:hAnsi="Times New Roman" w:cs="Times New Roman"/>
          <w:sz w:val="24"/>
          <w:szCs w:val="24"/>
          <w:lang w:val="en-US"/>
        </w:rPr>
        <w:t>s</w:t>
      </w:r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ayangnya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6C55AA" w:rsidRPr="00C3679F">
        <w:rPr>
          <w:rFonts w:ascii="Times New Roman" w:hAnsi="Times New Roman" w:cs="Times New Roman"/>
          <w:sz w:val="24"/>
          <w:szCs w:val="24"/>
        </w:rPr>
        <w:t>yang</w:t>
      </w:r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pdate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belum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tentu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menjadikan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6C55AA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</w:rPr>
        <w:t>Safwat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</w:rPr>
        <w:t xml:space="preserve"> Hassan, Cor-Paul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</w:rPr>
        <w:t>Bezemer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</w:rPr>
        <w:t xml:space="preserve">, 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an</w:t>
      </w:r>
      <w:r w:rsidR="000A3365" w:rsidRPr="00C3679F">
        <w:rPr>
          <w:rFonts w:ascii="Times New Roman" w:hAnsi="Times New Roman" w:cs="Times New Roman"/>
          <w:sz w:val="24"/>
          <w:szCs w:val="24"/>
        </w:rPr>
        <w:t xml:space="preserve"> Ahmed E. Hassan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menunjuk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26.726 </w:t>
      </w:r>
      <w:r w:rsidR="000A336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pdate</w:t>
      </w:r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ndapat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A336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review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sebanya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26.192.781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top 2.526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berbayar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google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playstore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memperoleh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ta yang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itunjukan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grafik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dibawah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A336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64EB4D57" w14:textId="77777777" w:rsidR="005670F6" w:rsidRDefault="000A3365" w:rsidP="005670F6">
      <w:pPr>
        <w:keepNext/>
        <w:spacing w:line="360" w:lineRule="auto"/>
        <w:ind w:left="720" w:firstLine="720"/>
      </w:pPr>
      <w:r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203E13B7" wp14:editId="50B7982F">
            <wp:extent cx="3692760" cy="1263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700030" cy="1266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1DE6C" w14:textId="38714A0C" w:rsidR="000A3365" w:rsidRPr="005670F6" w:rsidRDefault="005670F6" w:rsidP="005670F6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</w:pPr>
      <w:bookmarkStart w:id="5" w:name="_Toc126152800"/>
      <w:bookmarkStart w:id="6" w:name="_Toc126156886"/>
      <w:r w:rsidRPr="005670F6">
        <w:rPr>
          <w:i w:val="0"/>
          <w:iCs w:val="0"/>
          <w:color w:val="auto"/>
        </w:rPr>
        <w:t xml:space="preserve">Gambar </w:t>
      </w:r>
      <w:r w:rsidRPr="005670F6">
        <w:rPr>
          <w:i w:val="0"/>
          <w:iCs w:val="0"/>
          <w:color w:val="auto"/>
        </w:rPr>
        <w:fldChar w:fldCharType="begin"/>
      </w:r>
      <w:r w:rsidRPr="005670F6">
        <w:rPr>
          <w:i w:val="0"/>
          <w:iCs w:val="0"/>
          <w:color w:val="auto"/>
        </w:rPr>
        <w:instrText xml:space="preserve"> SEQ Gambar \* ARABIC </w:instrText>
      </w:r>
      <w:r w:rsidRPr="005670F6">
        <w:rPr>
          <w:i w:val="0"/>
          <w:iCs w:val="0"/>
          <w:color w:val="auto"/>
        </w:rPr>
        <w:fldChar w:fldCharType="separate"/>
      </w:r>
      <w:r w:rsidR="007534F3">
        <w:rPr>
          <w:i w:val="0"/>
          <w:iCs w:val="0"/>
          <w:noProof/>
          <w:color w:val="auto"/>
        </w:rPr>
        <w:t>1</w:t>
      </w:r>
      <w:r w:rsidRPr="005670F6">
        <w:rPr>
          <w:i w:val="0"/>
          <w:iCs w:val="0"/>
          <w:color w:val="auto"/>
        </w:rPr>
        <w:fldChar w:fldCharType="end"/>
      </w:r>
      <w:r w:rsidRPr="005670F6">
        <w:rPr>
          <w:i w:val="0"/>
          <w:iCs w:val="0"/>
          <w:color w:val="auto"/>
          <w:lang w:val="en-US"/>
        </w:rPr>
        <w:t xml:space="preserve"> Negative Review for each updates</w:t>
      </w:r>
      <w:bookmarkEnd w:id="5"/>
      <w:bookmarkEnd w:id="6"/>
    </w:p>
    <w:p w14:paraId="37C431D7" w14:textId="30577E02" w:rsidR="00494050" w:rsidRPr="00C3679F" w:rsidRDefault="00933B83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uli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ag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u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reguler</w:t>
      </w:r>
      <w:proofErr w:type="spellEnd"/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updat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rutin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imbul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masal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Negative review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ikategorik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berbeda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negative reviews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reguler</w:t>
      </w:r>
      <w:proofErr w:type="spellEnd"/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updates</w: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ri 250 top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para user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mengeluhk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fungsionalitas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bermasalah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penambah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perilaku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ser interface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suai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>seharusnya</w:t>
      </w:r>
      <w:proofErr w:type="spellEnd"/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pengurang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fitur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r w:rsidR="00FA4B7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crashes</w:t>
      </w:r>
      <w:r w:rsidR="00FA4B7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, Bezemer, &amp; Hassan, 2018)", "plainTextFormattedCitation" : "(Hassan, Bezemer, &amp; Hassan, 2018)", "previouslyFormattedCitation" : "(Hassan, Bezemer, &amp; Hassan, 2018)" }, "properties" : { "noteIndex" : 0 }, "schema" : "https://github.com/citation-style-language/schema/raw/master/csl-citation.json" }</w:instrTex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B206F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Hassan, Bezemer, &amp; Hassan, 2018)</w:t>
      </w:r>
      <w:r w:rsidR="00EB206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4D584105" w14:textId="59A72437" w:rsidR="003C0C62" w:rsidRPr="00C3679F" w:rsidRDefault="00572656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750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ser</w:t>
      </w:r>
      <w:r w:rsidR="00724B43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724B43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837505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3750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bad updates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n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fixi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ugs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te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l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Ketika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ncantum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issue yang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mungkin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release note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negative reviews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bad update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negative review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median 1.9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dang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eksplisi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cantum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mungkin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issues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kita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1.7</w:t>
      </w:r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Studying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Bad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Updates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of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Top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Free-to-Download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Apps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in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the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Google </w:t>
      </w:r>
      <w:proofErr w:type="spellStart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>Play</w:t>
      </w:r>
      <w:proofErr w:type="spellEnd"/>
      <w:r w:rsidR="003C0C62" w:rsidRPr="00C3679F">
        <w:rPr>
          <w:rFonts w:ascii="Times New Roman" w:hAnsi="Times New Roman" w:cs="Times New Roman"/>
          <w:i/>
          <w:iCs/>
          <w:sz w:val="24"/>
          <w:szCs w:val="24"/>
        </w:rPr>
        <w:t xml:space="preserve"> Store</w:t>
      </w:r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”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menjelas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user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kali </w:t>
      </w:r>
      <w:r w:rsidR="003C0C62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pdates</w:t>
      </w:r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tergambarkan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="003C0C6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591A" w:rsidRPr="0085591A">
        <w:rPr>
          <w:rFonts w:ascii="Times New Roman" w:hAnsi="Times New Roman" w:cs="Times New Roman"/>
          <w:b/>
          <w:bCs/>
          <w:sz w:val="24"/>
          <w:szCs w:val="24"/>
          <w:lang w:val="en-US"/>
        </w:rPr>
        <w:t>Gambar 2</w:t>
      </w:r>
    </w:p>
    <w:p w14:paraId="4FB909C1" w14:textId="77777777" w:rsidR="005670F6" w:rsidRDefault="003C0C62" w:rsidP="005670F6">
      <w:pPr>
        <w:keepNext/>
        <w:spacing w:line="360" w:lineRule="auto"/>
        <w:ind w:left="720" w:firstLine="720"/>
        <w:jc w:val="both"/>
      </w:pPr>
      <w:r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6CCED20C" wp14:editId="49CFCF09">
            <wp:extent cx="4220210" cy="149011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6652" cy="1495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DB4ACC" w14:textId="75D446E5" w:rsidR="003C0C62" w:rsidRPr="0085591A" w:rsidRDefault="005670F6" w:rsidP="005670F6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</w:pPr>
      <w:bookmarkStart w:id="7" w:name="_Toc126156887"/>
      <w:r w:rsidRPr="0085591A">
        <w:rPr>
          <w:i w:val="0"/>
          <w:iCs w:val="0"/>
          <w:color w:val="auto"/>
        </w:rPr>
        <w:t xml:space="preserve">Gambar </w:t>
      </w:r>
      <w:r w:rsidRPr="0085591A">
        <w:rPr>
          <w:i w:val="0"/>
          <w:iCs w:val="0"/>
          <w:color w:val="auto"/>
        </w:rPr>
        <w:fldChar w:fldCharType="begin"/>
      </w:r>
      <w:r w:rsidRPr="0085591A">
        <w:rPr>
          <w:i w:val="0"/>
          <w:iCs w:val="0"/>
          <w:color w:val="auto"/>
        </w:rPr>
        <w:instrText xml:space="preserve"> SEQ Gambar \* ARABIC </w:instrText>
      </w:r>
      <w:r w:rsidRPr="0085591A">
        <w:rPr>
          <w:i w:val="0"/>
          <w:iCs w:val="0"/>
          <w:color w:val="auto"/>
        </w:rPr>
        <w:fldChar w:fldCharType="separate"/>
      </w:r>
      <w:r w:rsidR="007534F3">
        <w:rPr>
          <w:i w:val="0"/>
          <w:iCs w:val="0"/>
          <w:noProof/>
          <w:color w:val="auto"/>
        </w:rPr>
        <w:t>2</w:t>
      </w:r>
      <w:r w:rsidRPr="0085591A">
        <w:rPr>
          <w:i w:val="0"/>
          <w:iCs w:val="0"/>
          <w:color w:val="auto"/>
        </w:rPr>
        <w:fldChar w:fldCharType="end"/>
      </w:r>
      <w:r w:rsidRPr="0085591A">
        <w:rPr>
          <w:i w:val="0"/>
          <w:iCs w:val="0"/>
          <w:color w:val="auto"/>
          <w:lang w:val="en-US"/>
        </w:rPr>
        <w:t xml:space="preserve"> updates to recover </w:t>
      </w:r>
      <w:proofErr w:type="spellStart"/>
      <w:r w:rsidRPr="0085591A">
        <w:rPr>
          <w:i w:val="0"/>
          <w:iCs w:val="0"/>
          <w:color w:val="auto"/>
          <w:lang w:val="en-US"/>
        </w:rPr>
        <w:t>consumen's</w:t>
      </w:r>
      <w:proofErr w:type="spellEnd"/>
      <w:r w:rsidRPr="0085591A">
        <w:rPr>
          <w:i w:val="0"/>
          <w:iCs w:val="0"/>
          <w:color w:val="auto"/>
          <w:lang w:val="en-US"/>
        </w:rPr>
        <w:t xml:space="preserve"> satisfaction</w:t>
      </w:r>
      <w:bookmarkEnd w:id="7"/>
    </w:p>
    <w:p w14:paraId="71729565" w14:textId="3A7737C4" w:rsidR="00837505" w:rsidRPr="00C3679F" w:rsidRDefault="003C0C62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lih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ser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kali updat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mbal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percay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user</w: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 et al., 2018)", "plainTextFormattedCitation" : "(Hassan et al., 2018)", "previouslyFormattedCitation" : "(Hassan et al., 2018)" }, "properties" : { "noteIndex" : 0 }, "schema" : "https://github.com/citation-style-language/schema/raw/master/csl-citation.json" }</w:instrTex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72656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Hassan et al., 2018)</w:t>
      </w:r>
      <w:r w:rsidR="00572656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ngharuskanny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unntuk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sering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499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updates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dibutuhkanny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desi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persentase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8499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ad updates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berkurang</w:t>
      </w:r>
      <w:proofErr w:type="spellEnd"/>
      <w:r w:rsidR="00E84996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orang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pengembang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menciptak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5591A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rapuh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mengadaptasi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85591A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mentar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mengambalikanny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Juga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menjadikan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>setelahnya</w:t>
      </w:r>
      <w:proofErr w:type="spellEnd"/>
      <w:r w:rsidR="00A519C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51CA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BN" : "1665439106", "author" : [ { "dropping-particle" : "", "family" : "Grassi", "given" : "Vincenzo", "non-dropping-particle" : "", "parse-names" : false, "suffix" : "" }, { "dropping-particle" : "", "family" : "Mirandola", "given" : "Raffaela", "non-dropping-particle" : "", "parse-names" : false, "suffix" : "" } ], "container-title" : "2021 IEEE 18th International Conference on Software Architecture Companion (ICSA-C)", "id" : "ITEM-1", "issued" : { "date-parts" : [ [ "2021" ] ] }, "page" : "86-89", "publisher" : "IEEE", "title" : "The Tao way to anti-fragile software architectures: the case of mobile applications", "type" : "paper-conference" }, "uris" : [ "http://www.mendeley.com/documents/?uuid=d26fd87c-9179-4e89-9651-2d933bd2f540" ] } ], "mendeley" : { "formattedCitation" : "(Grassi &amp; Mirandola, 2021)", "plainTextFormattedCitation" : "(Grassi &amp; Mirandola, 2021)", "previouslyFormattedCitation" : "(Grassi &amp; Mirandola, 2021)" }, "properties" : { "noteIndex" : 0 }, "schema" : "https://github.com/citation-style-language/schema/raw/master/csl-citation.json" }</w:instrText>
      </w:r>
      <w:r w:rsidR="00D51CA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51CA3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Grassi &amp; Mirandola, 2021)</w:t>
      </w:r>
      <w:r w:rsidR="00D51CA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5598A7BF" w14:textId="4AB6B053" w:rsidR="00B663D7" w:rsidRPr="00C3679F" w:rsidRDefault="00B663D7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70%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testing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D4F7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p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>enjadwal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kir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ual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roduktif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i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amb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chneidewind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ungk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70% - 80%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iproduksi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931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tructured programming. </w:t>
      </w:r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Karena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suli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empengaruhi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sesuatu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Juga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ersebesar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iraw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apabila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i</w:t>
      </w:r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958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sentase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C931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</w:t>
      </w:r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bagus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nting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kesukes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C931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737E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176745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ISBN" : "3110807300", "author" : [ { "dropping-particle" : "", "family" : "Zuse", "given" : "Horst", "non-dropping-particle" : "", "parse-names" : false, "suffix" : "" } ], "id" : "ITEM-1", "issued" : { "date-parts" : [ [ "2013" ] ] }, "publisher" : "Walter de Gruyter", "title" : "A framework of software measurement", "type" : "book" }, "uris" : [ "http://www.mendeley.com/documents/?uuid=169958f2-f7b0-4801-a96e-dc91e334d99e" ] } ], "mendeley" : { "formattedCitation" : "(Zuse, 2013)", "plainTextFormattedCitation" : "(Zuse, 2013)", "previouslyFormattedCitation" : "(Zuse, 2013)" }, "properties" : { "noteIndex" : 0 }, "schema" : "https://github.com/citation-style-language/schema/raw/master/csl-citation.json" }</w:instrText>
      </w:r>
      <w:r w:rsidR="00C737E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737EB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Zuse, 2013)</w:t>
      </w:r>
      <w:r w:rsidR="00C737EB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623B4BA0" w14:textId="4AC69CFA" w:rsidR="00FF36D7" w:rsidRPr="00C3679F" w:rsidRDefault="00FF36D7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Oleh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butuhka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="002D4F7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Software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e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rtanggu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awab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ngkat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a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odu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a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ruang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ingku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classes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ent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ap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ai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eris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agian-bagi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ode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hubung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antaranya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ropert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relas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Desai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menggambark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erperilak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erangkai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angatlah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berdampak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ualitas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inerja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emelihara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keberhasil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mewakil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pengumpula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elemen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mencapai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et </w:t>
      </w:r>
      <w:proofErr w:type="spellStart"/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fungsi</w:t>
      </w:r>
      <w:proofErr w:type="spellEnd"/>
      <w:r w:rsidR="004E2D6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65D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Jaiswal", "given" : "Manishaben", "non-dropping-particle" : "", "parse-names" : false, "suffix" : "" } ], "container-title" : "International Research Journal of Engineering and Technology (IRJET) e-ISSN", "id" : "ITEM-1", "issued" : { "date-parts" : [ [ "2019" ] ] }, "page" : "56-2395", "title" : "Software architecture and software design", "type" : "article-journal" }, "uris" : [ "http://www.mendeley.com/documents/?uuid=1e2c11dc-028d-494a-9e1a-8deeaa495060" ] } ], "mendeley" : { "formattedCitation" : "(Jaiswal, 2019)", "plainTextFormattedCitation" : "(Jaiswal, 2019)", "previouslyFormattedCitation" : "(Jaiswal, 2019)" }, "properties" : { "noteIndex" : 0 }, "schema" : "https://github.com/citation-style-language/schema/raw/master/csl-citation.json" }</w:instrText>
      </w:r>
      <w:r w:rsidR="00C065D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C065D3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Jaiswal, 2019)</w:t>
      </w:r>
      <w:r w:rsidR="00C065D3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474D6F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7C87167A" w14:textId="3B89BD3B" w:rsidR="00592775" w:rsidRPr="00C3679F" w:rsidRDefault="00DD64B0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mak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sar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yak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minta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amb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fi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9277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stackholders</w:t>
      </w:r>
      <w:proofErr w:type="spellEnd"/>
      <w:r w:rsidR="008B5B2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,</w:t>
      </w:r>
      <w:r w:rsidR="00592775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truktur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perihal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B5B2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Hal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meskipun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mempunyai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8B5B2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kurang</w:t>
      </w:r>
      <w:proofErr w:type="spellEnd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958CB">
        <w:rPr>
          <w:rFonts w:ascii="Times New Roman" w:hAnsi="Times New Roman" w:cs="Times New Roman"/>
          <w:sz w:val="24"/>
          <w:szCs w:val="24"/>
          <w:lang w:val="en-US"/>
        </w:rPr>
        <w:t>,</w:t>
      </w:r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B5B29" w:rsidRPr="00C3679F">
        <w:rPr>
          <w:rFonts w:ascii="Times New Roman" w:hAnsi="Times New Roman" w:cs="Times New Roman"/>
          <w:sz w:val="24"/>
          <w:szCs w:val="24"/>
          <w:lang w:val="en-US"/>
        </w:rPr>
        <w:t>k</w:t>
      </w:r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etik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dibangu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kal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besar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terus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engalami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peningkat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sekumpulan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58CB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E54BD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E54BD9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struktural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organisasi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r w:rsidR="00DC275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global control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busuk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data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akses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kurang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komposisi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elemen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275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esign, 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pemilihan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>alternatif</w:t>
      </w:r>
      <w:proofErr w:type="spellEnd"/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2757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E1459B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Garlan", "given" : "David", "non-dropping-particle" : "", "parse-names" : false, "suffix" : "" }, { "dropping-particle" : "", "family" : "Shaw", "given" : "Mary", "non-dropping-particle" : "", "parse-names" : false, "suffix" : "" } ], "container-title" : "School of Computer Science, Carnegie Mellon University, June", "id" : "ITEM-1", "issued" : { "date-parts" : [ [ "2011" ] ] }, "title" : "An Introduction to Software Architecture", "type" : "article-journal" }, "uris" : [ "http://www.mendeley.com/documents/?uuid=5ef316ba-383b-45a4-81d6-10e23c5baa0a" ] } ], "mendeley" : { "formattedCitation" : "(Garlan &amp; Shaw, 2011)", "plainTextFormattedCitation" : "(Garlan &amp; Shaw, 2011)", "previouslyFormattedCitation" : "(Garlan &amp; Shaw, 2011)" }, "properties" : { "noteIndex" : 0 }, "schema" : "https://github.com/citation-style-language/schema/raw/master/csl-citation.json" }</w:instrTex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DC2757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Garlan &amp; Shaw, 2011)</w:t>
      </w:r>
      <w:r w:rsidR="00DC2757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Permasalah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iselesaik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pengelolaa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16689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A3557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14E12E6A" w14:textId="39B148EF" w:rsidR="00A35579" w:rsidRPr="00C3679F" w:rsidRDefault="00A35579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da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="00470C11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maham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lai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software desig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urang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ia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pu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bai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perlukan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</w:t>
      </w:r>
      <w:r w:rsidR="00470C11">
        <w:rPr>
          <w:rFonts w:ascii="Times New Roman" w:hAnsi="Times New Roman" w:cs="Times New Roman"/>
          <w:sz w:val="24"/>
          <w:szCs w:val="24"/>
          <w:lang w:val="en-US"/>
        </w:rPr>
        <w:t>-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enanc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l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hindar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kak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rap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imobil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viskosita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kaku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ulit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Kerapuh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sin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kecendurang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rus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Imobilitas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ketidakmampu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Kembali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roye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lain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bagi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roye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sam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Viskositas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ketidakmampu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lestari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uru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olus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p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imasuk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ehubung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p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ersyarat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galam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jadi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mengatasinya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pandu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iperkenalka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leh Robert Martin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proofErr w:type="spellStart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204FC7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inciple </w:t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71609A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F35A7C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Singh &amp; Hassan, 2015)</w:t>
      </w:r>
      <w:r w:rsidR="00F35A7C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4AEDEB2B" w14:textId="51B521AB" w:rsidR="00F71DB2" w:rsidRPr="00C3679F" w:rsidRDefault="00AC71F4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545E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iste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mula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ean code. 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Jika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ibarat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545E8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ta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gus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blueprint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rsitektur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egitupu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B51D9F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uilding blocks </w:t>
      </w:r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45E88">
        <w:rPr>
          <w:rFonts w:ascii="Times New Roman" w:hAnsi="Times New Roman" w:cs="Times New Roman"/>
          <w:sz w:val="24"/>
          <w:szCs w:val="24"/>
          <w:lang w:val="en-US"/>
        </w:rPr>
        <w:t>desai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erpotensi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ngung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Hal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berlaku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saat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Oleh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, Grenning, Brown, Henney, &amp; Gorman, 2018)", "plainTextFormattedCitation" : "(Martin, Grenning, Brown, Henney, &amp; Gorman, 2018)", "previouslyFormattedCitation" : "(Martin, Grenning, Brown, Henney, &amp; Gorman, 2018)" }, "properties" : { "noteIndex" : 0 }, "schema" : "https://github.com/citation-style-language/schema/raw/master/csl-citation.json" }</w:instrText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8E55CF" w:rsidRPr="00C3679F">
        <w:rPr>
          <w:rFonts w:ascii="Times New Roman" w:hAnsi="Times New Roman" w:cs="Times New Roman"/>
          <w:noProof/>
          <w:sz w:val="24"/>
          <w:szCs w:val="24"/>
          <w:lang w:val="en-US"/>
        </w:rPr>
        <w:t>(Martin, Grenning, Brown, Henney, &amp; Gorman, 2018)</w:t>
      </w:r>
      <w:r w:rsidR="008E55CF" w:rsidRPr="00C367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B51D9F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 w:rsidR="008E77F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bertujuan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E77F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building blocks </w:t>
      </w:r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rsitektur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sehingga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diperbaiki</w:t>
      </w:r>
      <w:proofErr w:type="spellEnd"/>
      <w:r w:rsidR="008E77F4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DC64256" w14:textId="1B381C69" w:rsidR="003B051F" w:rsidRPr="00C3679F" w:rsidRDefault="003B051F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SOLID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>gabungan</w:t>
      </w:r>
      <w:proofErr w:type="spellEnd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33041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3041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s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s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diantaranya</w:t>
      </w:r>
      <w:proofErr w:type="spellEnd"/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R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single responsibility principle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), OC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open close principle)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, LSP (</w:t>
      </w:r>
      <w:proofErr w:type="spellStart"/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liscov</w:t>
      </w:r>
      <w:proofErr w:type="spellEnd"/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substitution principle)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, IS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interface segregation principle)</w:t>
      </w:r>
      <w:r w:rsidR="00FE19D1" w:rsidRPr="00C3679F">
        <w:rPr>
          <w:rFonts w:ascii="Times New Roman" w:hAnsi="Times New Roman" w:cs="Times New Roman"/>
          <w:sz w:val="24"/>
          <w:szCs w:val="24"/>
          <w:lang w:val="en-US"/>
        </w:rPr>
        <w:t>, DIP (</w:t>
      </w:r>
      <w:r w:rsidR="00FE19D1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pendency inversion principle)</w:t>
      </w:r>
      <w:r w:rsidR="002C523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. </w:t>
      </w:r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pertama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RP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inciple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523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ass, module,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C5236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function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tanggung</w:t>
      </w:r>
      <w:proofErr w:type="spellEnd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C5236" w:rsidRPr="00C3679F">
        <w:rPr>
          <w:rFonts w:ascii="Times New Roman" w:hAnsi="Times New Roman" w:cs="Times New Roman"/>
          <w:sz w:val="24"/>
          <w:szCs w:val="24"/>
          <w:lang w:val="en-US"/>
        </w:rPr>
        <w:t>jawab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CP, OCP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aturan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entitas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>terbuka</w:t>
      </w:r>
      <w:proofErr w:type="spellEnd"/>
      <w:r w:rsidR="00F445C6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elebar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tapi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tertutup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erubah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Jika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dimisal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C6FC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ass, module,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AC6FC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function</w:t>
      </w:r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otak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imasuk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lai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otak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terbuk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itambahk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edalamny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ersifat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tertutup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inan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alamny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masih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bisa</w:t>
      </w:r>
      <w:proofErr w:type="spellEnd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C6FC0" w:rsidRPr="00C3679F">
        <w:rPr>
          <w:rFonts w:ascii="Times New Roman" w:hAnsi="Times New Roman" w:cs="Times New Roman"/>
          <w:sz w:val="24"/>
          <w:szCs w:val="24"/>
          <w:lang w:val="en-US"/>
        </w:rPr>
        <w:t>dimainkan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Seperti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lny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gram yang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>prinsip</w:t>
      </w:r>
      <w:proofErr w:type="spellEnd"/>
      <w:r w:rsidR="004B786A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CP </w:t>
      </w:r>
      <w:r w:rsidR="007F0C61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program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dapa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penambahan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baru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mengganti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l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mengubah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car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ogram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1A7132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739B894" w14:textId="40E11541" w:rsidR="000F3A10" w:rsidRPr="00170A2A" w:rsidRDefault="007D69BA" w:rsidP="006050C3">
      <w:pPr>
        <w:spacing w:line="360" w:lineRule="auto"/>
        <w:ind w:left="720" w:firstLine="720"/>
        <w:jc w:val="both"/>
        <w:rPr>
          <w:rFonts w:ascii="Times New Roman" w:hAnsi="Times New Roman" w:cs="Times New Roman"/>
          <w:iCs/>
          <w:color w:val="FF0000"/>
          <w:sz w:val="24"/>
          <w:szCs w:val="24"/>
          <w:lang w:val="en-US"/>
        </w:rPr>
      </w:pPr>
      <w:r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LSP, LSP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rinciple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yang</w:t>
      </w:r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bahwasanya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setiap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4EE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ubclass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lastRenderedPageBreak/>
        <w:t>apa-apa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r w:rsidR="00894EE9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parent class</w:t>
      </w:r>
      <w:r w:rsidR="00894EE9" w:rsidRPr="00C3679F"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E006E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LSP </w:t>
      </w:r>
      <w:proofErr w:type="spellStart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="00AE006E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ISP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ISP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mana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memisahkan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interface-interface 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agar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class </w:t>
      </w:r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bergantung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r w:rsidR="009B3804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interface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mengambil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apa-apa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>dibutuhkan</w:t>
      </w:r>
      <w:proofErr w:type="spellEnd"/>
      <w:r w:rsidR="009B3804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Dan </w:t>
      </w:r>
      <w:r w:rsidR="00500378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yang </w:t>
      </w:r>
      <w:proofErr w:type="spellStart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500378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5352" w:rsidRPr="00C3679F">
        <w:rPr>
          <w:rFonts w:ascii="Times New Roman" w:hAnsi="Times New Roman" w:cs="Times New Roman"/>
          <w:sz w:val="24"/>
          <w:szCs w:val="24"/>
          <w:lang w:val="en-US"/>
        </w:rPr>
        <w:t>DIP</w:t>
      </w:r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DIP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3A1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rinciple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 w:rsidR="000F3A10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design principle </w:t>
      </w:r>
      <w:proofErr w:type="spellStart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="000F3A10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0F3A10" w:rsidRPr="00C3679F">
        <w:rPr>
          <w:rFonts w:ascii="Times New Roman" w:hAnsi="Times New Roman" w:cs="Times New Roman"/>
          <w:i/>
          <w:sz w:val="24"/>
          <w:szCs w:val="24"/>
          <w:lang w:val="en-US"/>
        </w:rPr>
        <w:t xml:space="preserve">high-level module </w: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yang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menerapkan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omplek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logic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alam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ebua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plikasi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haru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is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igunakan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Kembali da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idak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pengaru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Ketika </w:t>
      </w:r>
      <w:r w:rsidR="000F3A10" w:rsidRPr="00C3679F">
        <w:rPr>
          <w:rFonts w:ascii="Times New Roman" w:hAnsi="Times New Roman" w:cs="Times New Roman"/>
          <w:i/>
          <w:sz w:val="24"/>
          <w:szCs w:val="24"/>
          <w:lang w:val="en-US"/>
        </w:rPr>
        <w:t xml:space="preserve">low-level modules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jadi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perubahan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Jadi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du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high-level module dan low-level module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idak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ole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atu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am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lai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tapi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pad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abstractions. Da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bstranction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idak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oleh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pad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implementasiny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Dan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implementasiny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haru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ergantung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kepada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bsctractions</w:t>
      </w:r>
      <w:proofErr w:type="spellEnd"/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begin" w:fldLock="1"/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 et al., 2018)", "plainTextFormattedCitation" : "(Martin et al., 2018)", "previouslyFormattedCitation" : "(Martin et al., 2018)" }, "properties" : { "noteIndex" : 0 }, "schema" : "https://github.com/citation-style-language/schema/raw/master/csl-citation.json" }</w:instrTex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separate"/>
      </w:r>
      <w:r w:rsidR="000F3A10" w:rsidRPr="00C3679F">
        <w:rPr>
          <w:rFonts w:ascii="Times New Roman" w:hAnsi="Times New Roman" w:cs="Times New Roman"/>
          <w:iCs/>
          <w:noProof/>
          <w:sz w:val="24"/>
          <w:szCs w:val="24"/>
          <w:lang w:val="en-US"/>
        </w:rPr>
        <w:t>(Martin et al., 2018)</w:t>
      </w:r>
      <w:r w:rsidR="000F3A10" w:rsidRPr="00C3679F">
        <w:rPr>
          <w:rFonts w:ascii="Times New Roman" w:hAnsi="Times New Roman" w:cs="Times New Roman"/>
          <w:iCs/>
          <w:sz w:val="24"/>
          <w:szCs w:val="24"/>
          <w:lang w:val="en-US"/>
        </w:rPr>
        <w:fldChar w:fldCharType="end"/>
      </w:r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.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engan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penelitian-penelitian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tersebut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penulis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ingin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meliti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bagaimana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fleksibilitas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dari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aplikasi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setelah</w:t>
      </w:r>
      <w:proofErr w:type="spellEnd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 xml:space="preserve"> </w:t>
      </w:r>
      <w:proofErr w:type="spellStart"/>
      <w:r w:rsidR="009040F3" w:rsidRPr="00C3679F">
        <w:rPr>
          <w:rFonts w:ascii="Times New Roman" w:hAnsi="Times New Roman" w:cs="Times New Roman"/>
          <w:iCs/>
          <w:sz w:val="24"/>
          <w:szCs w:val="24"/>
          <w:lang w:val="en-US"/>
        </w:rPr>
        <w:t>menerapkan</w:t>
      </w:r>
      <w:proofErr w:type="spellEnd"/>
    </w:p>
    <w:p w14:paraId="1273A8C9" w14:textId="566FF526" w:rsidR="009040F3" w:rsidRDefault="000F3A10" w:rsidP="00EF3797">
      <w:pPr>
        <w:spacing w:line="360" w:lineRule="auto"/>
        <w:ind w:left="720" w:firstLine="720"/>
        <w:jc w:val="both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(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) yang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diterapkan</w:t>
      </w:r>
      <w:proofErr w:type="spellEnd"/>
      <w:r w:rsidR="009040F3"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 w:rsidR="009040F3" w:rsidRPr="00C3679F"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3679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kepegawaian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PPNPN</w:t>
      </w:r>
      <w:r w:rsidRPr="00C3679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ndataan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para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gawa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merintah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non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gawa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negeri yang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khusus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diperuntukan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gawa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merintah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non </w:t>
      </w:r>
      <w:proofErr w:type="spellStart"/>
      <w:r w:rsidR="00EF3797">
        <w:rPr>
          <w:rFonts w:ascii="Times New Roman" w:hAnsi="Times New Roman" w:cs="Times New Roman"/>
          <w:sz w:val="24"/>
          <w:szCs w:val="24"/>
          <w:lang w:val="en-US"/>
        </w:rPr>
        <w:t>pegawai</w:t>
      </w:r>
      <w:proofErr w:type="spellEnd"/>
      <w:r w:rsidR="00EF3797">
        <w:rPr>
          <w:rFonts w:ascii="Times New Roman" w:hAnsi="Times New Roman" w:cs="Times New Roman"/>
          <w:sz w:val="24"/>
          <w:szCs w:val="24"/>
          <w:lang w:val="en-US"/>
        </w:rPr>
        <w:t xml:space="preserve"> negeri (PPNPN)</w:t>
      </w:r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kepegawai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cukup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inamis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banyak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peningkat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seiring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berkembangnya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emiki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mengharusk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esi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memenuhi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kebutuhan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37C36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937C36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2CD2766D" w14:textId="1DD7D159" w:rsidR="008864B1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8" w:name="_Toc126223842"/>
      <w:r w:rsidRPr="00D25620">
        <w:rPr>
          <w:rFonts w:cs="Times New Roman"/>
          <w:szCs w:val="24"/>
        </w:rPr>
        <w:t>Rumusan Masalah</w:t>
      </w:r>
      <w:bookmarkEnd w:id="8"/>
    </w:p>
    <w:p w14:paraId="56132DBD" w14:textId="281270EB" w:rsidR="008864B1" w:rsidRPr="00D25620" w:rsidRDefault="008864B1" w:rsidP="004E2D13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Berdasarkan latar belakang di atas, maka rumusan masalah pada penelitian ini adalah:</w:t>
      </w:r>
    </w:p>
    <w:p w14:paraId="090DC397" w14:textId="0A3D592C" w:rsidR="001A15C5" w:rsidRPr="001A15C5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7EC6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ori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57EC6">
        <w:rPr>
          <w:rFonts w:ascii="Times New Roman" w:hAnsi="Times New Roman" w:cs="Times New Roman"/>
          <w:i/>
          <w:iCs/>
          <w:sz w:val="24"/>
          <w:szCs w:val="24"/>
          <w:lang w:val="en-US"/>
        </w:rPr>
        <w:t>C&amp;K metrics</w:t>
      </w:r>
    </w:p>
    <w:p w14:paraId="6682BBF7" w14:textId="4D9C3331" w:rsidR="008864B1" w:rsidRPr="00D25620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 w:rsidRPr="00295838">
        <w:rPr>
          <w:rFonts w:ascii="Times New Roman" w:hAnsi="Times New Roman" w:cs="Times New Roman"/>
          <w:sz w:val="24"/>
          <w:szCs w:val="24"/>
          <w:lang w:val="en-US"/>
        </w:rPr>
        <w:t>kemudahan</w:t>
      </w:r>
      <w:proofErr w:type="spellEnd"/>
      <w:r w:rsidRP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pembaru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</w:p>
    <w:p w14:paraId="48FD35E1" w14:textId="3C811B10" w:rsidR="00D047BF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9" w:name="_Toc126223843"/>
      <w:r w:rsidRPr="00D25620">
        <w:rPr>
          <w:rFonts w:cs="Times New Roman"/>
          <w:szCs w:val="24"/>
        </w:rPr>
        <w:t>Batasan Masalah</w:t>
      </w:r>
      <w:bookmarkEnd w:id="9"/>
    </w:p>
    <w:p w14:paraId="592C9556" w14:textId="4D644C69" w:rsidR="001B7150" w:rsidRPr="001B7150" w:rsidRDefault="001B7150" w:rsidP="001B7150">
      <w:pPr>
        <w:ind w:left="720"/>
        <w:rPr>
          <w:lang w:val="en-US"/>
        </w:rPr>
      </w:pPr>
      <w:r>
        <w:rPr>
          <w:lang w:val="en-US"/>
        </w:rPr>
        <w:t xml:space="preserve">Batasan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 w:rsidR="00554C44">
        <w:rPr>
          <w:lang w:val="en-US"/>
        </w:rPr>
        <w:t>dar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penelitian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in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adalah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sebaga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berikut</w:t>
      </w:r>
      <w:proofErr w:type="spellEnd"/>
      <w:r w:rsidR="00554C44">
        <w:rPr>
          <w:lang w:val="en-US"/>
        </w:rPr>
        <w:t>:</w:t>
      </w:r>
    </w:p>
    <w:p w14:paraId="3B7E3831" w14:textId="394612E9" w:rsidR="004B2122" w:rsidRPr="004B2122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kepegawai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PPNPN </w:t>
      </w:r>
    </w:p>
    <w:p w14:paraId="05A41F6E" w14:textId="0046C010" w:rsidR="004B2122" w:rsidRPr="00D25620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C&amp;K metrics</w:t>
      </w:r>
    </w:p>
    <w:p w14:paraId="16710834" w14:textId="0B1340EC" w:rsidR="002B02BD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0" w:name="_Toc126223844"/>
      <w:r w:rsidRPr="00D25620">
        <w:rPr>
          <w:rFonts w:cs="Times New Roman"/>
          <w:szCs w:val="24"/>
        </w:rPr>
        <w:t>Tujuan Penelitian</w:t>
      </w:r>
      <w:bookmarkEnd w:id="10"/>
    </w:p>
    <w:p w14:paraId="1A8B32D2" w14:textId="1DE3E5F3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43387E7" w14:textId="7EC51D9E" w:rsidR="001B7150" w:rsidRPr="001B715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Mengimplementa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C&amp;K metrics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B41A4">
        <w:rPr>
          <w:rFonts w:ascii="Times New Roman" w:hAnsi="Times New Roman" w:cs="Times New Roman"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3D1A9CE" w14:textId="14543D6C" w:rsidR="001B7150" w:rsidRPr="00D2562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nalisi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kemudah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29583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95838">
        <w:rPr>
          <w:rFonts w:ascii="Times New Roman" w:hAnsi="Times New Roman" w:cs="Times New Roman"/>
          <w:sz w:val="24"/>
          <w:szCs w:val="24"/>
          <w:lang w:val="en-US"/>
        </w:rPr>
        <w:t>pembaruan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8A7D59E" w14:textId="34C25AB8" w:rsidR="00F04B9B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1" w:name="_Toc126223845"/>
      <w:r w:rsidRPr="00D25620">
        <w:rPr>
          <w:rFonts w:cs="Times New Roman"/>
          <w:szCs w:val="24"/>
        </w:rPr>
        <w:t>Manfaat Penelitian</w:t>
      </w:r>
      <w:bookmarkEnd w:id="11"/>
    </w:p>
    <w:p w14:paraId="6F5B7B4C" w14:textId="57F283AF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Manfaat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ha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E7D6C03" w14:textId="00609582" w:rsidR="001B7150" w:rsidRPr="001B7150" w:rsidRDefault="00EA0CDD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kemudahan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16D4C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CB3959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CB3959">
        <w:rPr>
          <w:rFonts w:ascii="Times New Roman" w:hAnsi="Times New Roman" w:cs="Times New Roman"/>
          <w:sz w:val="24"/>
          <w:szCs w:val="24"/>
          <w:lang w:val="en-US"/>
        </w:rPr>
        <w:t>pembaruan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16D4C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916D4C">
        <w:rPr>
          <w:rFonts w:ascii="Times New Roman" w:hAnsi="Times New Roman" w:cs="Times New Roman"/>
          <w:sz w:val="24"/>
          <w:szCs w:val="24"/>
          <w:lang w:val="en-US"/>
        </w:rPr>
        <w:t xml:space="preserve"> C&amp;K metrics.</w:t>
      </w:r>
    </w:p>
    <w:p w14:paraId="43B4748B" w14:textId="13129A00" w:rsidR="00FC6E94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2" w:name="_Toc126223846"/>
      <w:r w:rsidRPr="00D25620">
        <w:rPr>
          <w:rFonts w:cs="Times New Roman"/>
          <w:i/>
          <w:szCs w:val="24"/>
        </w:rPr>
        <w:t xml:space="preserve">The State </w:t>
      </w:r>
      <w:proofErr w:type="spellStart"/>
      <w:r w:rsidRPr="00D25620">
        <w:rPr>
          <w:rFonts w:cs="Times New Roman"/>
          <w:i/>
          <w:szCs w:val="24"/>
        </w:rPr>
        <w:t>of</w:t>
      </w:r>
      <w:proofErr w:type="spellEnd"/>
      <w:r w:rsidRPr="00D25620">
        <w:rPr>
          <w:rFonts w:cs="Times New Roman"/>
          <w:i/>
          <w:szCs w:val="24"/>
        </w:rPr>
        <w:t xml:space="preserve"> The Art</w:t>
      </w:r>
      <w:bookmarkEnd w:id="12"/>
    </w:p>
    <w:p w14:paraId="65374D3E" w14:textId="3D8AA3AE" w:rsidR="00576929" w:rsidRPr="00F832CC" w:rsidRDefault="002F62BA" w:rsidP="00576929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Analisa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.</w:t>
      </w:r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jurnal-jurnal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4C294E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9A8FB6C" w14:textId="161B0E1E" w:rsidR="008F2AF6" w:rsidRPr="00F832CC" w:rsidRDefault="008F2AF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sz w:val="24"/>
          <w:szCs w:val="24"/>
          <w:lang w:val="en-US"/>
        </w:rPr>
      </w:pP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judul</w:t>
      </w:r>
      <w:proofErr w:type="spellEnd"/>
      <w:r w:rsidRPr="00F832CC">
        <w:rPr>
          <w:sz w:val="24"/>
          <w:szCs w:val="24"/>
          <w:lang w:val="en-US"/>
        </w:rPr>
        <w:t xml:space="preserve"> “</w:t>
      </w:r>
      <w:r w:rsidRPr="00F832CC">
        <w:rPr>
          <w:i/>
          <w:iCs/>
          <w:sz w:val="24"/>
          <w:szCs w:val="24"/>
        </w:rPr>
        <w:t>METRICS TO QUANTIFY SOLID SOFTWARE DESIGN PRINCIPLES</w:t>
      </w:r>
      <w:r w:rsidRPr="00F832CC">
        <w:rPr>
          <w:i/>
          <w:iCs/>
          <w:sz w:val="24"/>
          <w:szCs w:val="24"/>
          <w:lang w:val="en-US"/>
        </w:rPr>
        <w:t xml:space="preserve">” </w:t>
      </w:r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jelas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gena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r w:rsidRPr="00F832CC">
        <w:rPr>
          <w:i/>
          <w:iCs/>
          <w:sz w:val="24"/>
          <w:szCs w:val="24"/>
          <w:lang w:val="en-US"/>
        </w:rPr>
        <w:t>metrics</w:t>
      </w:r>
      <w:r w:rsidRPr="00F832CC">
        <w:rPr>
          <w:sz w:val="24"/>
          <w:szCs w:val="24"/>
          <w:lang w:val="en-US"/>
        </w:rPr>
        <w:t xml:space="preserve"> salah </w:t>
      </w:r>
      <w:proofErr w:type="spellStart"/>
      <w:r w:rsidRPr="00F832CC">
        <w:rPr>
          <w:sz w:val="24"/>
          <w:szCs w:val="24"/>
          <w:lang w:val="en-US"/>
        </w:rPr>
        <w:t>satu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r w:rsidRPr="00F832CC">
        <w:rPr>
          <w:i/>
          <w:iCs/>
          <w:sz w:val="24"/>
          <w:szCs w:val="24"/>
          <w:lang w:val="en-US"/>
        </w:rPr>
        <w:t xml:space="preserve">design principle </w:t>
      </w:r>
      <w:proofErr w:type="spellStart"/>
      <w:r w:rsidRPr="00F832CC">
        <w:rPr>
          <w:sz w:val="24"/>
          <w:szCs w:val="24"/>
          <w:lang w:val="en-US"/>
        </w:rPr>
        <w:t>untu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plikas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erbasis</w:t>
      </w:r>
      <w:proofErr w:type="spellEnd"/>
      <w:r w:rsidRPr="00F832CC">
        <w:rPr>
          <w:sz w:val="24"/>
          <w:szCs w:val="24"/>
          <w:lang w:val="en-US"/>
        </w:rPr>
        <w:t xml:space="preserve"> OO </w:t>
      </w:r>
      <w:proofErr w:type="spellStart"/>
      <w:r w:rsidRPr="00F832CC">
        <w:rPr>
          <w:sz w:val="24"/>
          <w:szCs w:val="24"/>
          <w:lang w:val="en-US"/>
        </w:rPr>
        <w:t>yaitu</w:t>
      </w:r>
      <w:proofErr w:type="spellEnd"/>
      <w:r w:rsidRPr="00F832CC">
        <w:rPr>
          <w:sz w:val="24"/>
          <w:szCs w:val="24"/>
          <w:lang w:val="en-US"/>
        </w:rPr>
        <w:t xml:space="preserve"> SOLID </w:t>
      </w:r>
      <w:r w:rsidRPr="00F832CC">
        <w:rPr>
          <w:i/>
          <w:iCs/>
          <w:sz w:val="24"/>
          <w:szCs w:val="24"/>
          <w:lang w:val="en-US"/>
        </w:rPr>
        <w:t xml:space="preserve">design principle.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in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ertuju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untu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gidentifikasi</w:t>
      </w:r>
      <w:proofErr w:type="spellEnd"/>
      <w:r w:rsidRPr="00F832CC">
        <w:rPr>
          <w:sz w:val="24"/>
          <w:szCs w:val="24"/>
          <w:lang w:val="en-US"/>
        </w:rPr>
        <w:t xml:space="preserve"> metrics yang </w:t>
      </w:r>
      <w:proofErr w:type="spellStart"/>
      <w:r w:rsidRPr="00F832CC">
        <w:rPr>
          <w:sz w:val="24"/>
          <w:szCs w:val="24"/>
          <w:lang w:val="en-US"/>
        </w:rPr>
        <w:t>diguna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untu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iliai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kuantitatif</w:t>
      </w:r>
      <w:proofErr w:type="spellEnd"/>
      <w:r w:rsidRPr="00F832CC">
        <w:rPr>
          <w:sz w:val="24"/>
          <w:szCs w:val="24"/>
          <w:lang w:val="en-US"/>
        </w:rPr>
        <w:t xml:space="preserve"> SOLID </w:t>
      </w:r>
      <w:r w:rsidRPr="00F832CC">
        <w:rPr>
          <w:i/>
          <w:iCs/>
          <w:sz w:val="24"/>
          <w:szCs w:val="24"/>
          <w:lang w:val="en-US"/>
        </w:rPr>
        <w:t>design principle.</w:t>
      </w:r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peneliti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in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menumuk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bahwa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Chidamber</w:t>
      </w:r>
      <w:proofErr w:type="spellEnd"/>
      <w:r w:rsidR="00BB5CB0" w:rsidRPr="00F832CC">
        <w:rPr>
          <w:sz w:val="24"/>
          <w:szCs w:val="24"/>
          <w:lang w:val="en-US"/>
        </w:rPr>
        <w:t xml:space="preserve"> and </w:t>
      </w:r>
      <w:proofErr w:type="spellStart"/>
      <w:r w:rsidR="00BB5CB0" w:rsidRPr="00F832CC">
        <w:rPr>
          <w:sz w:val="24"/>
          <w:szCs w:val="24"/>
          <w:lang w:val="en-US"/>
        </w:rPr>
        <w:t>Kemerer</w:t>
      </w:r>
      <w:proofErr w:type="spellEnd"/>
      <w:r w:rsidR="00BB5CB0" w:rsidRPr="00F832CC">
        <w:rPr>
          <w:sz w:val="24"/>
          <w:szCs w:val="24"/>
          <w:lang w:val="en-US"/>
        </w:rPr>
        <w:t xml:space="preserve"> (CK) </w:t>
      </w:r>
      <w:proofErr w:type="spellStart"/>
      <w:r w:rsidR="00BB5CB0" w:rsidRPr="00F832CC">
        <w:rPr>
          <w:sz w:val="24"/>
          <w:szCs w:val="24"/>
          <w:lang w:val="en-US"/>
        </w:rPr>
        <w:t>telah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tervalidasi</w:t>
      </w:r>
      <w:proofErr w:type="spellEnd"/>
      <w:r w:rsidR="00BB5CB0" w:rsidRPr="00F832CC">
        <w:rPr>
          <w:sz w:val="24"/>
          <w:szCs w:val="24"/>
          <w:lang w:val="en-US"/>
        </w:rPr>
        <w:t xml:space="preserve"> oleh </w:t>
      </w:r>
      <w:proofErr w:type="spellStart"/>
      <w:r w:rsidR="00BB5CB0" w:rsidRPr="00F832CC">
        <w:rPr>
          <w:sz w:val="24"/>
          <w:szCs w:val="24"/>
          <w:lang w:val="en-US"/>
        </w:rPr>
        <w:t>beberapa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penelit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sebaga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raw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dar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kesalahan</w:t>
      </w:r>
      <w:proofErr w:type="spellEnd"/>
      <w:r w:rsidR="00BB5CB0" w:rsidRPr="00F832CC">
        <w:rPr>
          <w:sz w:val="24"/>
          <w:szCs w:val="24"/>
          <w:lang w:val="en-US"/>
        </w:rPr>
        <w:t xml:space="preserve">. </w:t>
      </w:r>
      <w:proofErr w:type="spellStart"/>
      <w:r w:rsidR="00BB5CB0" w:rsidRPr="00F832CC">
        <w:rPr>
          <w:sz w:val="24"/>
          <w:szCs w:val="24"/>
          <w:lang w:val="en-US"/>
        </w:rPr>
        <w:t>Peneliti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in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menghasilk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bahwa</w:t>
      </w:r>
      <w:proofErr w:type="spellEnd"/>
      <w:r w:rsidR="00BB5CB0" w:rsidRPr="00F832CC">
        <w:rPr>
          <w:sz w:val="24"/>
          <w:szCs w:val="24"/>
          <w:lang w:val="en-US"/>
        </w:rPr>
        <w:t xml:space="preserve"> design version yang </w:t>
      </w:r>
      <w:proofErr w:type="spellStart"/>
      <w:r w:rsidR="00BB5CB0" w:rsidRPr="00F832CC">
        <w:rPr>
          <w:sz w:val="24"/>
          <w:szCs w:val="24"/>
          <w:lang w:val="en-US"/>
        </w:rPr>
        <w:t>menerapkan</w:t>
      </w:r>
      <w:proofErr w:type="spellEnd"/>
      <w:r w:rsidR="00BB5CB0" w:rsidRPr="00F832CC">
        <w:rPr>
          <w:sz w:val="24"/>
          <w:szCs w:val="24"/>
          <w:lang w:val="en-US"/>
        </w:rPr>
        <w:t xml:space="preserve"> SOLID </w:t>
      </w:r>
      <w:r w:rsidR="00BB5CB0" w:rsidRPr="00F832CC">
        <w:rPr>
          <w:i/>
          <w:iCs/>
          <w:sz w:val="24"/>
          <w:szCs w:val="24"/>
          <w:lang w:val="en-US"/>
        </w:rPr>
        <w:t xml:space="preserve">design principle </w:t>
      </w:r>
      <w:proofErr w:type="spellStart"/>
      <w:r w:rsidR="00BB5CB0" w:rsidRPr="00F832CC">
        <w:rPr>
          <w:sz w:val="24"/>
          <w:szCs w:val="24"/>
          <w:lang w:val="en-US"/>
        </w:rPr>
        <w:t>terbukt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memiliki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kualitas</w:t>
      </w:r>
      <w:proofErr w:type="spellEnd"/>
      <w:r w:rsidR="00BB5CB0" w:rsidRPr="00F832CC">
        <w:rPr>
          <w:sz w:val="24"/>
          <w:szCs w:val="24"/>
          <w:lang w:val="en-US"/>
        </w:rPr>
        <w:t xml:space="preserve"> yang </w:t>
      </w:r>
      <w:proofErr w:type="spellStart"/>
      <w:r w:rsidR="00BB5CB0" w:rsidRPr="00F832CC">
        <w:rPr>
          <w:sz w:val="24"/>
          <w:szCs w:val="24"/>
          <w:lang w:val="en-US"/>
        </w:rPr>
        <w:t>lebih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baik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karena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dapat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proofErr w:type="spellStart"/>
      <w:r w:rsidR="00BB5CB0" w:rsidRPr="00F832CC">
        <w:rPr>
          <w:sz w:val="24"/>
          <w:szCs w:val="24"/>
          <w:lang w:val="en-US"/>
        </w:rPr>
        <w:t>meningkatkan</w:t>
      </w:r>
      <w:proofErr w:type="spellEnd"/>
      <w:r w:rsidR="00BB5CB0" w:rsidRPr="00F832CC">
        <w:rPr>
          <w:sz w:val="24"/>
          <w:szCs w:val="24"/>
          <w:lang w:val="en-US"/>
        </w:rPr>
        <w:t xml:space="preserve"> </w:t>
      </w:r>
      <w:r w:rsidR="00BB5CB0" w:rsidRPr="00F832CC">
        <w:rPr>
          <w:i/>
          <w:iCs/>
          <w:sz w:val="24"/>
          <w:szCs w:val="24"/>
          <w:lang w:val="en-US"/>
        </w:rPr>
        <w:t xml:space="preserve">cohesion </w:t>
      </w:r>
      <w:r w:rsidR="00BB5CB0" w:rsidRPr="00F832CC">
        <w:rPr>
          <w:sz w:val="24"/>
          <w:szCs w:val="24"/>
          <w:lang w:val="en-US"/>
        </w:rPr>
        <w:t xml:space="preserve">dan </w:t>
      </w:r>
      <w:proofErr w:type="spellStart"/>
      <w:r w:rsidR="00BB5CB0" w:rsidRPr="00F832CC">
        <w:rPr>
          <w:i/>
          <w:iCs/>
          <w:sz w:val="24"/>
          <w:szCs w:val="24"/>
          <w:lang w:val="en-US"/>
        </w:rPr>
        <w:t>reuseability</w:t>
      </w:r>
      <w:proofErr w:type="spellEnd"/>
      <w:r w:rsidR="00BB5CB0" w:rsidRPr="00F832CC">
        <w:rPr>
          <w:sz w:val="24"/>
          <w:szCs w:val="24"/>
          <w:lang w:val="en-US"/>
        </w:rPr>
        <w:t>.</w:t>
      </w:r>
      <w:r w:rsidR="0071609A" w:rsidRPr="00F832CC">
        <w:rPr>
          <w:sz w:val="24"/>
          <w:szCs w:val="24"/>
          <w:lang w:val="en-US"/>
        </w:rPr>
        <w:t xml:space="preserve"> </w:t>
      </w:r>
      <w:r w:rsidR="00391AB9" w:rsidRPr="00F832CC">
        <w:rPr>
          <w:sz w:val="24"/>
          <w:szCs w:val="24"/>
          <w:lang w:val="en-US"/>
        </w:rPr>
        <w:fldChar w:fldCharType="begin" w:fldLock="1"/>
      </w:r>
      <w:r w:rsidR="00010763" w:rsidRPr="00F832CC">
        <w:rPr>
          <w:sz w:val="24"/>
          <w:szCs w:val="24"/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391AB9" w:rsidRPr="00F832CC">
        <w:rPr>
          <w:sz w:val="24"/>
          <w:szCs w:val="24"/>
          <w:lang w:val="en-US"/>
        </w:rPr>
        <w:fldChar w:fldCharType="separate"/>
      </w:r>
      <w:r w:rsidR="00391AB9" w:rsidRPr="00F832CC">
        <w:rPr>
          <w:noProof/>
          <w:sz w:val="24"/>
          <w:szCs w:val="24"/>
          <w:lang w:val="en-US"/>
        </w:rPr>
        <w:t>(Dubey &amp; Rana, 2010)</w:t>
      </w:r>
      <w:r w:rsidR="00391AB9" w:rsidRPr="00F832CC">
        <w:rPr>
          <w:sz w:val="24"/>
          <w:szCs w:val="24"/>
          <w:lang w:val="en-US"/>
        </w:rPr>
        <w:fldChar w:fldCharType="end"/>
      </w:r>
    </w:p>
    <w:p w14:paraId="5E311B52" w14:textId="77777777" w:rsidR="001E1C72" w:rsidRPr="00F832CC" w:rsidRDefault="001E1C72" w:rsidP="001E1C72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</w:p>
    <w:p w14:paraId="2672B6A4" w14:textId="26059964" w:rsidR="00F1779B" w:rsidRPr="00F832CC" w:rsidRDefault="001E1C72" w:rsidP="001A0923">
      <w:pPr>
        <w:pStyle w:val="ListParagraph"/>
        <w:numPr>
          <w:ilvl w:val="0"/>
          <w:numId w:val="23"/>
        </w:numPr>
        <w:spacing w:line="360" w:lineRule="auto"/>
        <w:jc w:val="both"/>
        <w:rPr>
          <w:i/>
          <w:iCs/>
          <w:sz w:val="24"/>
          <w:szCs w:val="24"/>
          <w:lang w:val="en-US"/>
        </w:rPr>
      </w:pP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judul</w:t>
      </w:r>
      <w:proofErr w:type="spellEnd"/>
      <w:r w:rsidRPr="00F832CC">
        <w:rPr>
          <w:sz w:val="24"/>
          <w:szCs w:val="24"/>
          <w:lang w:val="en-US"/>
        </w:rPr>
        <w:t xml:space="preserve"> “</w:t>
      </w:r>
      <w:r w:rsidRPr="00F832CC">
        <w:rPr>
          <w:i/>
          <w:iCs/>
          <w:sz w:val="24"/>
          <w:szCs w:val="24"/>
        </w:rPr>
        <w:t>A COMPREHENSIVE REVIEW AND ANALYSIS ON OBJECT-ORIENTED SOFTWARE METRICS IN SOFTWARE MEASUREMENT</w:t>
      </w:r>
      <w:r w:rsidRPr="00F832CC">
        <w:rPr>
          <w:i/>
          <w:iCs/>
          <w:sz w:val="24"/>
          <w:szCs w:val="24"/>
          <w:lang w:val="en-US"/>
        </w:rPr>
        <w:t xml:space="preserve">” </w:t>
      </w: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dilakukan</w:t>
      </w:r>
      <w:proofErr w:type="spellEnd"/>
      <w:r w:rsidRPr="00F832CC">
        <w:rPr>
          <w:sz w:val="24"/>
          <w:szCs w:val="24"/>
          <w:lang w:val="en-US"/>
        </w:rPr>
        <w:t xml:space="preserve"> oleh K.P. Srinivasan dan </w:t>
      </w:r>
      <w:proofErr w:type="spellStart"/>
      <w:r w:rsidRPr="00F832CC">
        <w:rPr>
          <w:sz w:val="24"/>
          <w:szCs w:val="24"/>
          <w:lang w:val="en-US"/>
        </w:rPr>
        <w:t>Dr.T</w:t>
      </w:r>
      <w:proofErr w:type="spellEnd"/>
      <w:r w:rsidRPr="00F832CC">
        <w:rPr>
          <w:sz w:val="24"/>
          <w:szCs w:val="24"/>
          <w:lang w:val="en-US"/>
        </w:rPr>
        <w:t xml:space="preserve">. Devi </w:t>
      </w:r>
      <w:r w:rsidR="00010763" w:rsidRPr="00F832CC">
        <w:rPr>
          <w:sz w:val="24"/>
          <w:szCs w:val="24"/>
          <w:lang w:val="en-US"/>
        </w:rPr>
        <w:t xml:space="preserve">pada </w:t>
      </w:r>
      <w:proofErr w:type="spellStart"/>
      <w:r w:rsidR="00010763" w:rsidRPr="00F832CC">
        <w:rPr>
          <w:sz w:val="24"/>
          <w:szCs w:val="24"/>
          <w:lang w:val="en-US"/>
        </w:rPr>
        <w:t>tahun</w:t>
      </w:r>
      <w:proofErr w:type="spellEnd"/>
      <w:r w:rsidR="00010763" w:rsidRPr="00F832CC">
        <w:rPr>
          <w:sz w:val="24"/>
          <w:szCs w:val="24"/>
          <w:lang w:val="en-US"/>
        </w:rPr>
        <w:t xml:space="preserve"> 2014 </w:t>
      </w:r>
      <w:proofErr w:type="spellStart"/>
      <w:r w:rsidRPr="00F832CC">
        <w:rPr>
          <w:sz w:val="24"/>
          <w:szCs w:val="24"/>
          <w:lang w:val="en-US"/>
        </w:rPr>
        <w:t>menjelas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ahw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gguna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r w:rsidRPr="00F832CC">
        <w:rPr>
          <w:i/>
          <w:iCs/>
          <w:sz w:val="24"/>
          <w:szCs w:val="24"/>
          <w:lang w:val="en-US"/>
        </w:rPr>
        <w:t>metrics</w:t>
      </w:r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rangkat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luna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telah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mbukti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efisiensi</w:t>
      </w:r>
      <w:proofErr w:type="spellEnd"/>
      <w:r w:rsidRPr="00F832CC">
        <w:rPr>
          <w:sz w:val="24"/>
          <w:szCs w:val="24"/>
          <w:lang w:val="en-US"/>
        </w:rPr>
        <w:t xml:space="preserve"> proses dan </w:t>
      </w:r>
      <w:proofErr w:type="spellStart"/>
      <w:r w:rsidRPr="00F832CC">
        <w:rPr>
          <w:sz w:val="24"/>
          <w:szCs w:val="24"/>
          <w:lang w:val="en-US"/>
        </w:rPr>
        <w:t>efektifitas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sebuah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roduk</w:t>
      </w:r>
      <w:proofErr w:type="spellEnd"/>
      <w:r w:rsidR="00DE0A14" w:rsidRPr="00F832CC">
        <w:rPr>
          <w:sz w:val="24"/>
          <w:szCs w:val="24"/>
          <w:lang w:val="en-US"/>
        </w:rPr>
        <w:t xml:space="preserve">. </w:t>
      </w:r>
      <w:proofErr w:type="spellStart"/>
      <w:r w:rsidR="00DE0A14" w:rsidRPr="00F832CC">
        <w:rPr>
          <w:sz w:val="24"/>
          <w:szCs w:val="24"/>
          <w:lang w:val="en-US"/>
        </w:rPr>
        <w:t>Deng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banyaknya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r w:rsidR="00DE0A14" w:rsidRPr="00F832CC">
        <w:rPr>
          <w:i/>
          <w:iCs/>
          <w:sz w:val="24"/>
          <w:szCs w:val="24"/>
          <w:lang w:val="en-US"/>
        </w:rPr>
        <w:t xml:space="preserve">software metrics </w:t>
      </w:r>
      <w:r w:rsidR="00DE0A14" w:rsidRPr="00F832CC">
        <w:rPr>
          <w:sz w:val="24"/>
          <w:szCs w:val="24"/>
          <w:lang w:val="en-US"/>
        </w:rPr>
        <w:t xml:space="preserve">yang </w:t>
      </w:r>
      <w:proofErr w:type="spellStart"/>
      <w:r w:rsidR="00DE0A14" w:rsidRPr="00F832CC">
        <w:rPr>
          <w:sz w:val="24"/>
          <w:szCs w:val="24"/>
          <w:lang w:val="en-US"/>
        </w:rPr>
        <w:t>ada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peneliti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ini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ingi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elakuk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r w:rsidR="00DE0A14" w:rsidRPr="00F832CC">
        <w:rPr>
          <w:i/>
          <w:iCs/>
          <w:sz w:val="24"/>
          <w:szCs w:val="24"/>
          <w:lang w:val="en-US"/>
        </w:rPr>
        <w:t>review</w:t>
      </w:r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atas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r w:rsidR="00DE0A14" w:rsidRPr="00F832CC">
        <w:rPr>
          <w:i/>
          <w:iCs/>
          <w:sz w:val="24"/>
          <w:szCs w:val="24"/>
          <w:lang w:val="en-US"/>
        </w:rPr>
        <w:t xml:space="preserve">software metrics </w:t>
      </w:r>
      <w:r w:rsidR="00DE0A14" w:rsidRPr="00F832CC">
        <w:rPr>
          <w:sz w:val="24"/>
          <w:szCs w:val="24"/>
          <w:lang w:val="en-US"/>
        </w:rPr>
        <w:t xml:space="preserve">yang </w:t>
      </w:r>
      <w:proofErr w:type="spellStart"/>
      <w:r w:rsidR="00DE0A14" w:rsidRPr="00F832CC">
        <w:rPr>
          <w:sz w:val="24"/>
          <w:szCs w:val="24"/>
          <w:lang w:val="en-US"/>
        </w:rPr>
        <w:t>ada</w:t>
      </w:r>
      <w:proofErr w:type="spellEnd"/>
      <w:r w:rsidR="00DE0A14" w:rsidRPr="00F832CC">
        <w:rPr>
          <w:sz w:val="24"/>
          <w:szCs w:val="24"/>
          <w:lang w:val="en-US"/>
        </w:rPr>
        <w:t xml:space="preserve">. Metrics yang </w:t>
      </w:r>
      <w:proofErr w:type="spellStart"/>
      <w:r w:rsidR="00DE0A14" w:rsidRPr="00F832CC">
        <w:rPr>
          <w:sz w:val="24"/>
          <w:szCs w:val="24"/>
          <w:lang w:val="en-US"/>
        </w:rPr>
        <w:t>direview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antara</w:t>
      </w:r>
      <w:proofErr w:type="spellEnd"/>
      <w:r w:rsidR="00DE0A14" w:rsidRPr="00F832CC">
        <w:rPr>
          <w:sz w:val="24"/>
          <w:szCs w:val="24"/>
          <w:lang w:val="en-US"/>
        </w:rPr>
        <w:t xml:space="preserve"> lain Result Based Software Metrics (RBSM), The </w:t>
      </w:r>
      <w:proofErr w:type="spellStart"/>
      <w:r w:rsidR="00DE0A14" w:rsidRPr="00F832CC">
        <w:rPr>
          <w:sz w:val="24"/>
          <w:szCs w:val="24"/>
          <w:lang w:val="en-US"/>
        </w:rPr>
        <w:t>Chidamber</w:t>
      </w:r>
      <w:proofErr w:type="spellEnd"/>
      <w:r w:rsidR="00DE0A14" w:rsidRPr="00F832CC">
        <w:rPr>
          <w:sz w:val="24"/>
          <w:szCs w:val="24"/>
          <w:lang w:val="en-US"/>
        </w:rPr>
        <w:t xml:space="preserve"> dan </w:t>
      </w:r>
      <w:proofErr w:type="spellStart"/>
      <w:r w:rsidR="00DE0A14" w:rsidRPr="00F832CC">
        <w:rPr>
          <w:sz w:val="24"/>
          <w:szCs w:val="24"/>
          <w:lang w:val="en-US"/>
        </w:rPr>
        <w:t>Kemerer</w:t>
      </w:r>
      <w:proofErr w:type="spellEnd"/>
      <w:r w:rsidR="00DE0A14" w:rsidRPr="00F832CC">
        <w:rPr>
          <w:sz w:val="24"/>
          <w:szCs w:val="24"/>
          <w:lang w:val="en-US"/>
        </w:rPr>
        <w:t xml:space="preserve"> (CK), Metrics For Object-Oriented (MOOD), dan The Lorenz dan Kidd (L-K). </w:t>
      </w:r>
      <w:proofErr w:type="spellStart"/>
      <w:r w:rsidR="00DE0A14" w:rsidRPr="00F832CC">
        <w:rPr>
          <w:sz w:val="24"/>
          <w:szCs w:val="24"/>
          <w:lang w:val="en-US"/>
        </w:rPr>
        <w:t>dari</w:t>
      </w:r>
      <w:proofErr w:type="spellEnd"/>
      <w:r w:rsidR="00DE0A14" w:rsidRPr="00F832CC">
        <w:rPr>
          <w:sz w:val="24"/>
          <w:szCs w:val="24"/>
          <w:lang w:val="en-US"/>
        </w:rPr>
        <w:t xml:space="preserve"> review-review </w:t>
      </w:r>
      <w:proofErr w:type="spellStart"/>
      <w:r w:rsidR="00DE0A14" w:rsidRPr="00F832CC">
        <w:rPr>
          <w:sz w:val="24"/>
          <w:szCs w:val="24"/>
          <w:lang w:val="en-US"/>
        </w:rPr>
        <w:lastRenderedPageBreak/>
        <w:t>tersebut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enghasilk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bahwasanya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eskipun</w:t>
      </w:r>
      <w:proofErr w:type="spellEnd"/>
      <w:r w:rsidR="00DE0A14" w:rsidRPr="00F832CC">
        <w:rPr>
          <w:sz w:val="24"/>
          <w:szCs w:val="24"/>
          <w:lang w:val="en-US"/>
        </w:rPr>
        <w:t xml:space="preserve"> CK metrics </w:t>
      </w:r>
      <w:proofErr w:type="spellStart"/>
      <w:r w:rsidR="00DE0A14" w:rsidRPr="00F832CC">
        <w:rPr>
          <w:sz w:val="24"/>
          <w:szCs w:val="24"/>
          <w:lang w:val="en-US"/>
        </w:rPr>
        <w:t>menjadi</w:t>
      </w:r>
      <w:proofErr w:type="spellEnd"/>
      <w:r w:rsidR="00DE0A14" w:rsidRPr="00F832CC">
        <w:rPr>
          <w:sz w:val="24"/>
          <w:szCs w:val="24"/>
          <w:lang w:val="en-US"/>
        </w:rPr>
        <w:t xml:space="preserve"> salah </w:t>
      </w:r>
      <w:proofErr w:type="spellStart"/>
      <w:r w:rsidR="00DE0A14" w:rsidRPr="00F832CC">
        <w:rPr>
          <w:sz w:val="24"/>
          <w:szCs w:val="24"/>
          <w:lang w:val="en-US"/>
        </w:rPr>
        <w:t>satu</w:t>
      </w:r>
      <w:proofErr w:type="spellEnd"/>
      <w:r w:rsidR="00DE0A14" w:rsidRPr="00F832CC">
        <w:rPr>
          <w:sz w:val="24"/>
          <w:szCs w:val="24"/>
          <w:lang w:val="en-US"/>
        </w:rPr>
        <w:t xml:space="preserve"> metrics yang </w:t>
      </w:r>
      <w:proofErr w:type="spellStart"/>
      <w:r w:rsidR="00DE0A14" w:rsidRPr="00F832CC">
        <w:rPr>
          <w:sz w:val="24"/>
          <w:szCs w:val="24"/>
          <w:lang w:val="en-US"/>
        </w:rPr>
        <w:t>tertua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namu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asih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menjadi</w:t>
      </w:r>
      <w:proofErr w:type="spellEnd"/>
      <w:r w:rsidR="00DE0A14" w:rsidRPr="00F832CC">
        <w:rPr>
          <w:sz w:val="24"/>
          <w:szCs w:val="24"/>
          <w:lang w:val="en-US"/>
        </w:rPr>
        <w:t xml:space="preserve"> metrics yang </w:t>
      </w:r>
      <w:proofErr w:type="spellStart"/>
      <w:r w:rsidR="00DE0A14" w:rsidRPr="00F832CC">
        <w:rPr>
          <w:sz w:val="24"/>
          <w:szCs w:val="24"/>
          <w:lang w:val="en-US"/>
        </w:rPr>
        <w:t>dapat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diandalk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dibandingkan</w:t>
      </w:r>
      <w:proofErr w:type="spellEnd"/>
      <w:r w:rsidR="00DE0A14" w:rsidRPr="00F832CC">
        <w:rPr>
          <w:sz w:val="24"/>
          <w:szCs w:val="24"/>
          <w:lang w:val="en-US"/>
        </w:rPr>
        <w:t xml:space="preserve"> </w:t>
      </w:r>
      <w:proofErr w:type="spellStart"/>
      <w:r w:rsidR="00DE0A14" w:rsidRPr="00F832CC">
        <w:rPr>
          <w:sz w:val="24"/>
          <w:szCs w:val="24"/>
          <w:lang w:val="en-US"/>
        </w:rPr>
        <w:t>dengan</w:t>
      </w:r>
      <w:proofErr w:type="spellEnd"/>
      <w:r w:rsidR="00DE0A14" w:rsidRPr="00F832CC">
        <w:rPr>
          <w:sz w:val="24"/>
          <w:szCs w:val="24"/>
          <w:lang w:val="en-US"/>
        </w:rPr>
        <w:t xml:space="preserve"> metrics </w:t>
      </w:r>
      <w:proofErr w:type="spellStart"/>
      <w:r w:rsidR="00DE0A14" w:rsidRPr="00F832CC">
        <w:rPr>
          <w:sz w:val="24"/>
          <w:szCs w:val="24"/>
          <w:lang w:val="en-US"/>
        </w:rPr>
        <w:t>lainnya</w:t>
      </w:r>
      <w:proofErr w:type="spellEnd"/>
      <w:r w:rsidR="00DE0A14" w:rsidRPr="00F832CC">
        <w:rPr>
          <w:sz w:val="24"/>
          <w:szCs w:val="24"/>
          <w:lang w:val="en-US"/>
        </w:rPr>
        <w:t xml:space="preserve">. </w:t>
      </w:r>
      <w:r w:rsidR="00010763" w:rsidRPr="00F832CC">
        <w:rPr>
          <w:sz w:val="24"/>
          <w:szCs w:val="24"/>
          <w:lang w:val="en-US"/>
        </w:rPr>
        <w:fldChar w:fldCharType="begin" w:fldLock="1"/>
      </w:r>
      <w:r w:rsidR="000D7332" w:rsidRPr="00F832CC">
        <w:rPr>
          <w:sz w:val="24"/>
          <w:szCs w:val="24"/>
          <w:lang w:val="en-US"/>
        </w:rPr>
        <w:instrText>ADDIN CSL_CITATION { "citationItems" : [ { "id" : "ITEM-1", "itemData" : { "ISSN" : "0975-3397", "author" : [ { "dropping-particle" : "", "family" : "Srinivasan", "given" : "K P", "non-dropping-particle" : "", "parse-names" : false, "suffix" : "" }, { "dropping-particle" : "", "family" : "Devi", "given" : "T", "non-dropping-particle" : "", "parse-names" : false, "suffix" : "" } ], "container-title" : "International Journal on Computer Science and Engineering", "id" : "ITEM-1", "issue" : "7", "issued" : { "date-parts" : [ [ "2014" ] ] }, "page" : "247", "publisher" : "Citeseer", "title" : "A comprehensive review and analysis on object-oriented software metrics in software measurement", "type" : "article-journal", "volume" : "6" }, "uris" : [ "http://www.mendeley.com/documents/?uuid=20c3d163-bec5-4ec6-9fa1-7bd1ee2beba1" ] } ], "mendeley" : { "formattedCitation" : "(Srinivasan &amp; Devi, 2014)", "plainTextFormattedCitation" : "(Srinivasan &amp; Devi, 2014)", "previouslyFormattedCitation" : "(Srinivasan &amp; Devi, 2014)" }, "properties" : { "noteIndex" : 0 }, "schema" : "https://github.com/citation-style-language/schema/raw/master/csl-citation.json" }</w:instrText>
      </w:r>
      <w:r w:rsidR="00010763" w:rsidRPr="00F832CC">
        <w:rPr>
          <w:sz w:val="24"/>
          <w:szCs w:val="24"/>
          <w:lang w:val="en-US"/>
        </w:rPr>
        <w:fldChar w:fldCharType="separate"/>
      </w:r>
      <w:r w:rsidR="00010763" w:rsidRPr="00F832CC">
        <w:rPr>
          <w:noProof/>
          <w:sz w:val="24"/>
          <w:szCs w:val="24"/>
          <w:lang w:val="en-US"/>
        </w:rPr>
        <w:t>(Srinivasan &amp; Devi, 2014)</w:t>
      </w:r>
      <w:r w:rsidR="00010763" w:rsidRPr="00F832CC">
        <w:rPr>
          <w:sz w:val="24"/>
          <w:szCs w:val="24"/>
          <w:lang w:val="en-US"/>
        </w:rPr>
        <w:fldChar w:fldCharType="end"/>
      </w:r>
    </w:p>
    <w:p w14:paraId="3FDA4807" w14:textId="77777777" w:rsidR="001345F9" w:rsidRPr="00F832CC" w:rsidRDefault="001345F9" w:rsidP="001345F9">
      <w:pPr>
        <w:pStyle w:val="ListParagraph"/>
        <w:spacing w:line="360" w:lineRule="auto"/>
        <w:jc w:val="both"/>
        <w:rPr>
          <w:i/>
          <w:iCs/>
          <w:sz w:val="24"/>
          <w:szCs w:val="24"/>
          <w:lang w:val="en-US"/>
        </w:rPr>
      </w:pPr>
    </w:p>
    <w:p w14:paraId="34F44F8A" w14:textId="168B5916" w:rsidR="000D7332" w:rsidRPr="00F832CC" w:rsidRDefault="001A0923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sz w:val="24"/>
          <w:szCs w:val="24"/>
          <w:lang w:val="en-US"/>
        </w:rPr>
      </w:pP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judul</w:t>
      </w:r>
      <w:proofErr w:type="spellEnd"/>
      <w:r w:rsidRPr="00F832CC">
        <w:rPr>
          <w:sz w:val="24"/>
          <w:szCs w:val="24"/>
          <w:lang w:val="en-US"/>
        </w:rPr>
        <w:t xml:space="preserve"> “</w:t>
      </w:r>
      <w:r w:rsidRPr="00F832CC">
        <w:rPr>
          <w:i/>
          <w:iCs/>
          <w:sz w:val="24"/>
          <w:szCs w:val="24"/>
          <w:lang w:val="en-US"/>
        </w:rPr>
        <w:t xml:space="preserve">Empirical Analysis of CK Metrics for Object-Oriented Design Complexity: Implications for Software Defects” </w:t>
      </w:r>
      <w:r w:rsidR="004E0B64" w:rsidRPr="00F832CC">
        <w:rPr>
          <w:sz w:val="24"/>
          <w:szCs w:val="24"/>
          <w:lang w:val="en-US"/>
        </w:rPr>
        <w:t xml:space="preserve">yang </w:t>
      </w:r>
      <w:proofErr w:type="spellStart"/>
      <w:r w:rsidR="004E0B64" w:rsidRPr="00F832CC">
        <w:rPr>
          <w:sz w:val="24"/>
          <w:szCs w:val="24"/>
          <w:lang w:val="en-US"/>
        </w:rPr>
        <w:t>diperoleh</w:t>
      </w:r>
      <w:proofErr w:type="spellEnd"/>
      <w:r w:rsidR="004E0B64" w:rsidRPr="00F832CC">
        <w:rPr>
          <w:sz w:val="24"/>
          <w:szCs w:val="24"/>
          <w:lang w:val="en-US"/>
        </w:rPr>
        <w:t xml:space="preserve"> </w:t>
      </w:r>
      <w:proofErr w:type="spellStart"/>
      <w:r w:rsidR="004E0B64" w:rsidRPr="00F832CC">
        <w:rPr>
          <w:sz w:val="24"/>
          <w:szCs w:val="24"/>
          <w:lang w:val="en-US"/>
        </w:rPr>
        <w:t>dari</w:t>
      </w:r>
      <w:proofErr w:type="spellEnd"/>
      <w:r w:rsidR="004E0B64" w:rsidRPr="00F832CC">
        <w:rPr>
          <w:sz w:val="24"/>
          <w:szCs w:val="24"/>
          <w:lang w:val="en-US"/>
        </w:rPr>
        <w:t xml:space="preserve"> </w:t>
      </w:r>
      <w:r w:rsidR="004E0B64" w:rsidRPr="00F832CC">
        <w:rPr>
          <w:i/>
          <w:iCs/>
          <w:sz w:val="24"/>
          <w:szCs w:val="24"/>
          <w:lang w:val="en-US"/>
        </w:rPr>
        <w:t>IEEE computer society</w:t>
      </w:r>
      <w:r w:rsidR="004E0B64"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ilakukan</w:t>
      </w:r>
      <w:proofErr w:type="spellEnd"/>
      <w:r w:rsidRPr="00F832CC">
        <w:rPr>
          <w:sz w:val="24"/>
          <w:szCs w:val="24"/>
          <w:lang w:val="en-US"/>
        </w:rPr>
        <w:t xml:space="preserve"> oleh </w:t>
      </w:r>
      <w:proofErr w:type="spellStart"/>
      <w:r w:rsidRPr="00F832CC">
        <w:rPr>
          <w:sz w:val="24"/>
          <w:szCs w:val="24"/>
          <w:lang w:val="en-US"/>
        </w:rPr>
        <w:t>Ramanath</w:t>
      </w:r>
      <w:proofErr w:type="spellEnd"/>
      <w:r w:rsidRPr="00F832CC">
        <w:rPr>
          <w:sz w:val="24"/>
          <w:szCs w:val="24"/>
          <w:lang w:val="en-US"/>
        </w:rPr>
        <w:t xml:space="preserve"> Subramanyam and M.S. Krishnan pada </w:t>
      </w:r>
      <w:proofErr w:type="spellStart"/>
      <w:r w:rsidRPr="00F832CC">
        <w:rPr>
          <w:sz w:val="24"/>
          <w:szCs w:val="24"/>
          <w:lang w:val="en-US"/>
        </w:rPr>
        <w:t>tahun</w:t>
      </w:r>
      <w:proofErr w:type="spellEnd"/>
      <w:r w:rsidRPr="00F832CC">
        <w:rPr>
          <w:sz w:val="24"/>
          <w:szCs w:val="24"/>
          <w:lang w:val="en-US"/>
        </w:rPr>
        <w:t xml:space="preserve"> 2003 </w:t>
      </w:r>
      <w:proofErr w:type="spellStart"/>
      <w:r w:rsidRPr="00F832CC">
        <w:rPr>
          <w:sz w:val="24"/>
          <w:szCs w:val="24"/>
          <w:lang w:val="en-US"/>
        </w:rPr>
        <w:t>menjelas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etap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tingny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spe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esai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plikasi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oritentas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obje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khususy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fase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wal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gembangan</w:t>
      </w:r>
      <w:proofErr w:type="spellEnd"/>
      <w:r w:rsidRPr="00F832CC">
        <w:rPr>
          <w:sz w:val="24"/>
          <w:szCs w:val="24"/>
          <w:lang w:val="en-US"/>
        </w:rPr>
        <w:t xml:space="preserve">. Metrics </w:t>
      </w:r>
      <w:proofErr w:type="spellStart"/>
      <w:r w:rsidRPr="00F832CC">
        <w:rPr>
          <w:sz w:val="24"/>
          <w:szCs w:val="24"/>
          <w:lang w:val="en-US"/>
        </w:rPr>
        <w:t>desai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erper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ting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ting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mbantu</w:t>
      </w:r>
      <w:proofErr w:type="spellEnd"/>
      <w:r w:rsidRPr="00F832CC">
        <w:rPr>
          <w:sz w:val="24"/>
          <w:szCs w:val="24"/>
          <w:lang w:val="en-US"/>
        </w:rPr>
        <w:t xml:space="preserve"> developer </w:t>
      </w:r>
      <w:proofErr w:type="spellStart"/>
      <w:r w:rsidRPr="00F832CC">
        <w:rPr>
          <w:sz w:val="24"/>
          <w:szCs w:val="24"/>
          <w:lang w:val="en-US"/>
        </w:rPr>
        <w:t>memaham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aspek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esai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r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sebuah</w:t>
      </w:r>
      <w:proofErr w:type="spellEnd"/>
      <w:r w:rsidRPr="00F832CC">
        <w:rPr>
          <w:sz w:val="24"/>
          <w:szCs w:val="24"/>
          <w:lang w:val="en-US"/>
        </w:rPr>
        <w:t xml:space="preserve"> software dan </w:t>
      </w:r>
      <w:proofErr w:type="spellStart"/>
      <w:r w:rsidRPr="00F832CC">
        <w:rPr>
          <w:sz w:val="24"/>
          <w:szCs w:val="24"/>
          <w:lang w:val="en-US"/>
        </w:rPr>
        <w:t>karena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maham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esian</w:t>
      </w:r>
      <w:proofErr w:type="spellEnd"/>
      <w:r w:rsidRPr="00F832CC">
        <w:rPr>
          <w:sz w:val="24"/>
          <w:szCs w:val="24"/>
          <w:lang w:val="en-US"/>
        </w:rPr>
        <w:t xml:space="preserve"> metrics </w:t>
      </w:r>
      <w:proofErr w:type="spellStart"/>
      <w:r w:rsidRPr="00F832CC">
        <w:rPr>
          <w:sz w:val="24"/>
          <w:szCs w:val="24"/>
          <w:lang w:val="en-US"/>
        </w:rPr>
        <w:t>dapat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ingkat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kualitas</w:t>
      </w:r>
      <w:proofErr w:type="spellEnd"/>
      <w:r w:rsidRPr="00F832CC">
        <w:rPr>
          <w:sz w:val="24"/>
          <w:szCs w:val="24"/>
          <w:lang w:val="en-US"/>
        </w:rPr>
        <w:t xml:space="preserve"> software dan </w:t>
      </w:r>
      <w:proofErr w:type="spellStart"/>
      <w:r w:rsidRPr="00F832CC">
        <w:rPr>
          <w:sz w:val="24"/>
          <w:szCs w:val="24"/>
          <w:lang w:val="en-US"/>
        </w:rPr>
        <w:t>produktifitas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gemabangan</w:t>
      </w:r>
      <w:proofErr w:type="spellEnd"/>
      <w:r w:rsidRPr="00F832CC">
        <w:rPr>
          <w:sz w:val="24"/>
          <w:szCs w:val="24"/>
          <w:lang w:val="en-US"/>
        </w:rPr>
        <w:t xml:space="preserve">.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in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yedia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bukt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empiris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genai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peran</w:t>
      </w:r>
      <w:proofErr w:type="spellEnd"/>
      <w:r w:rsidRPr="00F832CC">
        <w:rPr>
          <w:sz w:val="24"/>
          <w:szCs w:val="24"/>
          <w:lang w:val="en-US"/>
        </w:rPr>
        <w:t xml:space="preserve"> OO </w:t>
      </w:r>
      <w:proofErr w:type="spellStart"/>
      <w:r w:rsidRPr="00F832CC">
        <w:rPr>
          <w:sz w:val="24"/>
          <w:szCs w:val="24"/>
          <w:lang w:val="en-US"/>
        </w:rPr>
        <w:t>desain</w:t>
      </w:r>
      <w:proofErr w:type="spellEnd"/>
      <w:r w:rsidRPr="00F832CC">
        <w:rPr>
          <w:sz w:val="24"/>
          <w:szCs w:val="24"/>
          <w:lang w:val="en-US"/>
        </w:rPr>
        <w:t xml:space="preserve"> complexity metrics </w:t>
      </w:r>
      <w:proofErr w:type="spellStart"/>
      <w:r w:rsidRPr="00F832CC">
        <w:rPr>
          <w:sz w:val="24"/>
          <w:szCs w:val="24"/>
          <w:lang w:val="en-US"/>
        </w:rPr>
        <w:t>khususnya</w:t>
      </w:r>
      <w:proofErr w:type="spellEnd"/>
      <w:r w:rsidRPr="00F832CC">
        <w:rPr>
          <w:sz w:val="24"/>
          <w:szCs w:val="24"/>
          <w:lang w:val="en-US"/>
        </w:rPr>
        <w:t xml:space="preserve"> CK metrics </w:t>
      </w:r>
      <w:proofErr w:type="spellStart"/>
      <w:r w:rsidRPr="00F832CC">
        <w:rPr>
          <w:sz w:val="24"/>
          <w:szCs w:val="24"/>
          <w:lang w:val="en-US"/>
        </w:rPr>
        <w:t>dalam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menentuk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kecacatan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sebuah</w:t>
      </w:r>
      <w:proofErr w:type="spellEnd"/>
      <w:r w:rsidRPr="00F832CC">
        <w:rPr>
          <w:sz w:val="24"/>
          <w:szCs w:val="24"/>
          <w:lang w:val="en-US"/>
        </w:rPr>
        <w:t xml:space="preserve"> software.</w:t>
      </w:r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Peneliti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ini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hanya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menggunak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tiga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dari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enam</w:t>
      </w:r>
      <w:proofErr w:type="spellEnd"/>
      <w:r w:rsidR="00CC4D63" w:rsidRPr="00F832CC">
        <w:rPr>
          <w:sz w:val="24"/>
          <w:szCs w:val="24"/>
          <w:lang w:val="en-US"/>
        </w:rPr>
        <w:t xml:space="preserve"> metrics, </w:t>
      </w:r>
      <w:proofErr w:type="spellStart"/>
      <w:r w:rsidR="00CC4D63" w:rsidRPr="00F832CC">
        <w:rPr>
          <w:sz w:val="24"/>
          <w:szCs w:val="24"/>
          <w:lang w:val="en-US"/>
        </w:rPr>
        <w:t>hal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tersebut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dikarenak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ketiga</w:t>
      </w:r>
      <w:proofErr w:type="spellEnd"/>
      <w:r w:rsidR="00CC4D63" w:rsidRPr="00F832CC">
        <w:rPr>
          <w:sz w:val="24"/>
          <w:szCs w:val="24"/>
          <w:lang w:val="en-US"/>
        </w:rPr>
        <w:t xml:space="preserve"> yang </w:t>
      </w:r>
      <w:proofErr w:type="spellStart"/>
      <w:r w:rsidR="00CC4D63" w:rsidRPr="00F832CC">
        <w:rPr>
          <w:sz w:val="24"/>
          <w:szCs w:val="24"/>
          <w:lang w:val="en-US"/>
        </w:rPr>
        <w:t>dikecualik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tidak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cocok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dengan</w:t>
      </w:r>
      <w:proofErr w:type="spellEnd"/>
      <w:r w:rsidR="00CC4D63" w:rsidRPr="00F832CC">
        <w:rPr>
          <w:sz w:val="24"/>
          <w:szCs w:val="24"/>
          <w:lang w:val="en-US"/>
        </w:rPr>
        <w:t xml:space="preserve"> model yang </w:t>
      </w:r>
      <w:proofErr w:type="spellStart"/>
      <w:r w:rsidR="00CC4D63" w:rsidRPr="00F832CC">
        <w:rPr>
          <w:sz w:val="24"/>
          <w:szCs w:val="24"/>
          <w:lang w:val="en-US"/>
        </w:rPr>
        <w:t>akan</w:t>
      </w:r>
      <w:proofErr w:type="spellEnd"/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CC4D63" w:rsidRPr="00F832CC">
        <w:rPr>
          <w:sz w:val="24"/>
          <w:szCs w:val="24"/>
          <w:lang w:val="en-US"/>
        </w:rPr>
        <w:t>diuji</w:t>
      </w:r>
      <w:proofErr w:type="spellEnd"/>
      <w:r w:rsidR="00A755D1" w:rsidRPr="00F832CC">
        <w:rPr>
          <w:sz w:val="24"/>
          <w:szCs w:val="24"/>
          <w:lang w:val="en-US"/>
        </w:rPr>
        <w:t xml:space="preserve"> dan </w:t>
      </w:r>
      <w:proofErr w:type="spellStart"/>
      <w:r w:rsidR="00A755D1" w:rsidRPr="00F832CC">
        <w:rPr>
          <w:sz w:val="24"/>
          <w:szCs w:val="24"/>
          <w:lang w:val="en-US"/>
        </w:rPr>
        <w:t>berpotensi</w:t>
      </w:r>
      <w:proofErr w:type="spellEnd"/>
      <w:r w:rsidR="00A755D1" w:rsidRPr="00F832CC">
        <w:rPr>
          <w:sz w:val="24"/>
          <w:szCs w:val="24"/>
          <w:lang w:val="en-US"/>
        </w:rPr>
        <w:t xml:space="preserve"> </w:t>
      </w:r>
      <w:proofErr w:type="spellStart"/>
      <w:r w:rsidR="00A755D1" w:rsidRPr="00F832CC">
        <w:rPr>
          <w:sz w:val="24"/>
          <w:szCs w:val="24"/>
          <w:lang w:val="en-US"/>
        </w:rPr>
        <w:t>akan</w:t>
      </w:r>
      <w:proofErr w:type="spellEnd"/>
      <w:r w:rsidR="00A755D1" w:rsidRPr="00F832CC">
        <w:rPr>
          <w:sz w:val="24"/>
          <w:szCs w:val="24"/>
          <w:lang w:val="en-US"/>
        </w:rPr>
        <w:t xml:space="preserve"> </w:t>
      </w:r>
      <w:proofErr w:type="spellStart"/>
      <w:r w:rsidR="00A755D1" w:rsidRPr="00F832CC">
        <w:rPr>
          <w:sz w:val="24"/>
          <w:szCs w:val="24"/>
          <w:lang w:val="en-US"/>
        </w:rPr>
        <w:t>menyulitkan</w:t>
      </w:r>
      <w:proofErr w:type="spellEnd"/>
      <w:r w:rsidR="00A755D1" w:rsidRPr="00F832CC">
        <w:rPr>
          <w:sz w:val="24"/>
          <w:szCs w:val="24"/>
          <w:lang w:val="en-US"/>
        </w:rPr>
        <w:t xml:space="preserve"> </w:t>
      </w:r>
      <w:proofErr w:type="spellStart"/>
      <w:r w:rsidR="00A755D1" w:rsidRPr="00F832CC">
        <w:rPr>
          <w:sz w:val="24"/>
          <w:szCs w:val="24"/>
          <w:lang w:val="en-US"/>
        </w:rPr>
        <w:t>dalam</w:t>
      </w:r>
      <w:proofErr w:type="spellEnd"/>
      <w:r w:rsidR="00A755D1" w:rsidRPr="00F832CC">
        <w:rPr>
          <w:sz w:val="24"/>
          <w:szCs w:val="24"/>
          <w:lang w:val="en-US"/>
        </w:rPr>
        <w:t xml:space="preserve"> </w:t>
      </w:r>
      <w:proofErr w:type="spellStart"/>
      <w:r w:rsidR="00A755D1" w:rsidRPr="00F832CC">
        <w:rPr>
          <w:sz w:val="24"/>
          <w:szCs w:val="24"/>
          <w:lang w:val="en-US"/>
        </w:rPr>
        <w:t>perhitungan</w:t>
      </w:r>
      <w:proofErr w:type="spellEnd"/>
      <w:r w:rsidR="00CC4D63" w:rsidRPr="00F832CC">
        <w:rPr>
          <w:sz w:val="24"/>
          <w:szCs w:val="24"/>
          <w:lang w:val="en-US"/>
        </w:rPr>
        <w:t>.</w:t>
      </w:r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Fokus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utama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dar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peneliti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in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yaitu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memaham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per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beberapa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pengukur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dalam</w:t>
      </w:r>
      <w:proofErr w:type="spellEnd"/>
      <w:r w:rsidR="00B86E88" w:rsidRPr="00F832CC">
        <w:rPr>
          <w:sz w:val="24"/>
          <w:szCs w:val="24"/>
          <w:lang w:val="en-US"/>
        </w:rPr>
        <w:t xml:space="preserve"> CK metrics </w:t>
      </w:r>
      <w:proofErr w:type="spellStart"/>
      <w:r w:rsidR="00B86E88" w:rsidRPr="00F832CC">
        <w:rPr>
          <w:sz w:val="24"/>
          <w:szCs w:val="24"/>
          <w:lang w:val="en-US"/>
        </w:rPr>
        <w:t>dalam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menjelask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kecacatan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aplikas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berorientasi</w:t>
      </w:r>
      <w:proofErr w:type="spellEnd"/>
      <w:r w:rsidR="00B86E88" w:rsidRPr="00F832CC">
        <w:rPr>
          <w:sz w:val="24"/>
          <w:szCs w:val="24"/>
          <w:lang w:val="en-US"/>
        </w:rPr>
        <w:t xml:space="preserve"> </w:t>
      </w:r>
      <w:proofErr w:type="spellStart"/>
      <w:r w:rsidR="00B86E88" w:rsidRPr="00F832CC">
        <w:rPr>
          <w:sz w:val="24"/>
          <w:szCs w:val="24"/>
          <w:lang w:val="en-US"/>
        </w:rPr>
        <w:t>objek</w:t>
      </w:r>
      <w:proofErr w:type="spellEnd"/>
      <w:r w:rsidR="00B86E88" w:rsidRPr="00F832CC">
        <w:rPr>
          <w:sz w:val="24"/>
          <w:szCs w:val="24"/>
          <w:lang w:val="en-US"/>
        </w:rPr>
        <w:t xml:space="preserve"> di level </w:t>
      </w:r>
      <w:r w:rsidR="00B86E88" w:rsidRPr="00F832CC">
        <w:rPr>
          <w:i/>
          <w:iCs/>
          <w:sz w:val="24"/>
          <w:szCs w:val="24"/>
          <w:lang w:val="en-US"/>
        </w:rPr>
        <w:t>class</w:t>
      </w:r>
      <w:r w:rsidR="00B86E88" w:rsidRPr="00F832CC">
        <w:rPr>
          <w:sz w:val="24"/>
          <w:szCs w:val="24"/>
          <w:lang w:val="en-US"/>
        </w:rPr>
        <w:t>.</w:t>
      </w:r>
      <w:r w:rsidR="00CC4D63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Hasilnya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menunjukan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bahwa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beberapa</w:t>
      </w:r>
      <w:proofErr w:type="spellEnd"/>
      <w:r w:rsidR="000676BA" w:rsidRPr="00F832CC">
        <w:rPr>
          <w:sz w:val="24"/>
          <w:szCs w:val="24"/>
          <w:lang w:val="en-US"/>
        </w:rPr>
        <w:t xml:space="preserve"> CK metrics yang </w:t>
      </w:r>
      <w:proofErr w:type="spellStart"/>
      <w:r w:rsidR="000676BA" w:rsidRPr="00F832CC">
        <w:rPr>
          <w:sz w:val="24"/>
          <w:szCs w:val="24"/>
          <w:lang w:val="en-US"/>
        </w:rPr>
        <w:t>mengukur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desain</w:t>
      </w:r>
      <w:proofErr w:type="spellEnd"/>
      <w:r w:rsidR="000676BA" w:rsidRPr="00F832CC">
        <w:rPr>
          <w:sz w:val="24"/>
          <w:szCs w:val="24"/>
          <w:lang w:val="en-US"/>
        </w:rPr>
        <w:t xml:space="preserve"> complexity </w:t>
      </w:r>
      <w:proofErr w:type="spellStart"/>
      <w:r w:rsidR="000676BA" w:rsidRPr="00F832CC">
        <w:rPr>
          <w:sz w:val="24"/>
          <w:szCs w:val="24"/>
          <w:lang w:val="en-US"/>
        </w:rPr>
        <w:t>aplikasi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berbasis</w:t>
      </w:r>
      <w:proofErr w:type="spellEnd"/>
      <w:r w:rsidR="000676BA" w:rsidRPr="00F832CC">
        <w:rPr>
          <w:sz w:val="24"/>
          <w:szCs w:val="24"/>
          <w:lang w:val="en-US"/>
        </w:rPr>
        <w:t xml:space="preserve"> OO </w:t>
      </w:r>
      <w:proofErr w:type="spellStart"/>
      <w:r w:rsidR="000676BA" w:rsidRPr="00F832CC">
        <w:rPr>
          <w:sz w:val="24"/>
          <w:szCs w:val="24"/>
          <w:lang w:val="en-US"/>
        </w:rPr>
        <w:t>secara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signifikan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menjelaskan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kecacatan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dalam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sebuah</w:t>
      </w:r>
      <w:proofErr w:type="spellEnd"/>
      <w:r w:rsidR="000676BA" w:rsidRPr="00F832CC">
        <w:rPr>
          <w:sz w:val="24"/>
          <w:szCs w:val="24"/>
          <w:lang w:val="en-US"/>
        </w:rPr>
        <w:t xml:space="preserve"> </w:t>
      </w:r>
      <w:proofErr w:type="spellStart"/>
      <w:r w:rsidR="000676BA" w:rsidRPr="00F832CC">
        <w:rPr>
          <w:sz w:val="24"/>
          <w:szCs w:val="24"/>
          <w:lang w:val="en-US"/>
        </w:rPr>
        <w:t>aplikasi</w:t>
      </w:r>
      <w:proofErr w:type="spellEnd"/>
      <w:r w:rsidR="000676BA" w:rsidRPr="00F832CC">
        <w:rPr>
          <w:sz w:val="24"/>
          <w:szCs w:val="24"/>
          <w:lang w:val="en-US"/>
        </w:rPr>
        <w:t xml:space="preserve"> yang </w:t>
      </w:r>
      <w:proofErr w:type="spellStart"/>
      <w:r w:rsidR="000676BA" w:rsidRPr="00F832CC">
        <w:rPr>
          <w:sz w:val="24"/>
          <w:szCs w:val="24"/>
          <w:lang w:val="en-US"/>
        </w:rPr>
        <w:t>diuji</w:t>
      </w:r>
      <w:proofErr w:type="spellEnd"/>
      <w:r w:rsidR="000D7332" w:rsidRPr="00F832CC">
        <w:rPr>
          <w:sz w:val="24"/>
          <w:szCs w:val="24"/>
          <w:lang w:val="en-US"/>
        </w:rPr>
        <w:t xml:space="preserve"> </w:t>
      </w:r>
      <w:r w:rsidR="000D7332" w:rsidRPr="00F832CC">
        <w:rPr>
          <w:sz w:val="24"/>
          <w:szCs w:val="24"/>
          <w:lang w:val="en-US"/>
        </w:rPr>
        <w:fldChar w:fldCharType="begin" w:fldLock="1"/>
      </w:r>
      <w:r w:rsidR="008A1701" w:rsidRPr="00F832CC">
        <w:rPr>
          <w:sz w:val="24"/>
          <w:szCs w:val="24"/>
          <w:lang w:val="en-US"/>
        </w:rPr>
        <w:instrText>ADDIN CSL_CITATION { "citationItems" : [ { "id" : "ITEM-1", "itemData" : { "ISSN" : "0098-5589", "author" : [ { "dropping-particle" : "", "family" : "Subramanyam", "given" : "Ramanath", "non-dropping-particle" : "", "parse-names" : false, "suffix" : "" }, { "dropping-particle" : "", "family" : "Krishnan", "given" : "Mayuram S", "non-dropping-particle" : "", "parse-names" : false, "suffix" : "" } ], "container-title" : "IEEE Transactions on software engineering", "id" : "ITEM-1", "issue" : "4", "issued" : { "date-parts" : [ [ "2003" ] ] }, "page" : "297-310", "publisher" : "IEEE", "title" : "Empirical analysis of ck metrics for object-oriented design complexity: Implications for software defects", "type" : "article-journal", "volume" : "29" }, "uris" : [ "http://www.mendeley.com/documents/?uuid=e0b06eeb-fb0b-4fc6-bfcc-2d249dda9b50" ] } ], "mendeley" : { "formattedCitation" : "(Subramanyam &amp; Krishnan, 2003)", "plainTextFormattedCitation" : "(Subramanyam &amp; Krishnan, 2003)", "previouslyFormattedCitation" : "(Subramanyam &amp; Krishnan, 2003)" }, "properties" : { "noteIndex" : 0 }, "schema" : "https://github.com/citation-style-language/schema/raw/master/csl-citation.json" }</w:instrText>
      </w:r>
      <w:r w:rsidR="000D7332" w:rsidRPr="00F832CC">
        <w:rPr>
          <w:sz w:val="24"/>
          <w:szCs w:val="24"/>
          <w:lang w:val="en-US"/>
        </w:rPr>
        <w:fldChar w:fldCharType="separate"/>
      </w:r>
      <w:r w:rsidR="000D7332" w:rsidRPr="00F832CC">
        <w:rPr>
          <w:noProof/>
          <w:sz w:val="24"/>
          <w:szCs w:val="24"/>
          <w:lang w:val="en-US"/>
        </w:rPr>
        <w:t>(Subramanyam &amp; Krishnan, 2003)</w:t>
      </w:r>
      <w:r w:rsidR="000D7332" w:rsidRPr="00F832CC">
        <w:rPr>
          <w:sz w:val="24"/>
          <w:szCs w:val="24"/>
          <w:lang w:val="en-US"/>
        </w:rPr>
        <w:fldChar w:fldCharType="end"/>
      </w:r>
      <w:r w:rsidR="000676BA" w:rsidRPr="00F832CC">
        <w:rPr>
          <w:sz w:val="24"/>
          <w:szCs w:val="24"/>
          <w:lang w:val="en-US"/>
        </w:rPr>
        <w:t>.</w:t>
      </w:r>
    </w:p>
    <w:p w14:paraId="7AE55E21" w14:textId="77777777" w:rsidR="007A0464" w:rsidRPr="00F832CC" w:rsidRDefault="007A0464" w:rsidP="007A0464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</w:p>
    <w:p w14:paraId="3FA5B77B" w14:textId="293555FE" w:rsidR="009A6455" w:rsidRPr="00F832CC" w:rsidRDefault="009A6455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sz w:val="24"/>
          <w:szCs w:val="24"/>
          <w:lang w:val="en-US"/>
        </w:rPr>
      </w:pPr>
      <w:proofErr w:type="spellStart"/>
      <w:r w:rsidRPr="00F832CC">
        <w:rPr>
          <w:sz w:val="24"/>
          <w:szCs w:val="24"/>
          <w:lang w:val="en-US"/>
        </w:rPr>
        <w:t>Penelitian</w:t>
      </w:r>
      <w:proofErr w:type="spellEnd"/>
      <w:r w:rsidRPr="00F832CC">
        <w:rPr>
          <w:sz w:val="24"/>
          <w:szCs w:val="24"/>
          <w:lang w:val="en-US"/>
        </w:rPr>
        <w:t xml:space="preserve"> yang </w:t>
      </w:r>
      <w:proofErr w:type="spellStart"/>
      <w:r w:rsidRPr="00F832CC">
        <w:rPr>
          <w:sz w:val="24"/>
          <w:szCs w:val="24"/>
          <w:lang w:val="en-US"/>
        </w:rPr>
        <w:t>berjudul</w:t>
      </w:r>
      <w:proofErr w:type="spellEnd"/>
      <w:r w:rsidRPr="00F832CC">
        <w:rPr>
          <w:sz w:val="24"/>
          <w:szCs w:val="24"/>
          <w:lang w:val="en-US"/>
        </w:rPr>
        <w:t xml:space="preserve"> “Enhancing the fault prediction accuracy of CK metrics using high precision cohesion metrics” yang </w:t>
      </w:r>
      <w:proofErr w:type="spellStart"/>
      <w:r w:rsidRPr="00F832CC">
        <w:rPr>
          <w:sz w:val="24"/>
          <w:szCs w:val="24"/>
          <w:lang w:val="en-US"/>
        </w:rPr>
        <w:t>diterbitkan</w:t>
      </w:r>
      <w:proofErr w:type="spellEnd"/>
      <w:r w:rsidRPr="00F832CC">
        <w:rPr>
          <w:sz w:val="24"/>
          <w:szCs w:val="24"/>
          <w:lang w:val="en-US"/>
        </w:rPr>
        <w:t xml:space="preserve"> oleh </w:t>
      </w:r>
      <w:r w:rsidRPr="00F832CC">
        <w:rPr>
          <w:i/>
          <w:iCs/>
          <w:sz w:val="24"/>
          <w:szCs w:val="24"/>
        </w:rPr>
        <w:t xml:space="preserve">Int. J. </w:t>
      </w:r>
      <w:proofErr w:type="spellStart"/>
      <w:r w:rsidRPr="00F832CC">
        <w:rPr>
          <w:i/>
          <w:iCs/>
          <w:sz w:val="24"/>
          <w:szCs w:val="24"/>
        </w:rPr>
        <w:t>Computer</w:t>
      </w:r>
      <w:proofErr w:type="spellEnd"/>
      <w:r w:rsidRPr="00F832CC">
        <w:rPr>
          <w:i/>
          <w:iCs/>
          <w:sz w:val="24"/>
          <w:szCs w:val="24"/>
        </w:rPr>
        <w:t xml:space="preserve"> </w:t>
      </w:r>
      <w:proofErr w:type="spellStart"/>
      <w:r w:rsidRPr="00F832CC">
        <w:rPr>
          <w:i/>
          <w:iCs/>
          <w:sz w:val="24"/>
          <w:szCs w:val="24"/>
        </w:rPr>
        <w:t>Applications</w:t>
      </w:r>
      <w:proofErr w:type="spellEnd"/>
      <w:r w:rsidRPr="00F832CC">
        <w:rPr>
          <w:i/>
          <w:iCs/>
          <w:sz w:val="24"/>
          <w:szCs w:val="24"/>
        </w:rPr>
        <w:t xml:space="preserve"> in Technology</w:t>
      </w:r>
    </w:p>
    <w:p w14:paraId="0987E001" w14:textId="6122BFBB" w:rsidR="001345F9" w:rsidRPr="000A1E88" w:rsidRDefault="009A6455" w:rsidP="000A1E88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  <w:r w:rsidRPr="00F832CC">
        <w:rPr>
          <w:sz w:val="24"/>
          <w:szCs w:val="24"/>
          <w:lang w:val="en-US"/>
        </w:rPr>
        <w:t xml:space="preserve">Yang </w:t>
      </w:r>
      <w:proofErr w:type="spellStart"/>
      <w:r w:rsidRPr="00F832CC">
        <w:rPr>
          <w:sz w:val="24"/>
          <w:szCs w:val="24"/>
          <w:lang w:val="en-US"/>
        </w:rPr>
        <w:t>ditulis</w:t>
      </w:r>
      <w:proofErr w:type="spellEnd"/>
      <w:r w:rsidRPr="00F832CC">
        <w:rPr>
          <w:sz w:val="24"/>
          <w:szCs w:val="24"/>
          <w:lang w:val="en-US"/>
        </w:rPr>
        <w:t xml:space="preserve"> oleh N. </w:t>
      </w:r>
      <w:proofErr w:type="spellStart"/>
      <w:r w:rsidRPr="00F832CC">
        <w:rPr>
          <w:sz w:val="24"/>
          <w:szCs w:val="24"/>
          <w:lang w:val="en-US"/>
        </w:rPr>
        <w:t>Kayarvizhy</w:t>
      </w:r>
      <w:proofErr w:type="spellEnd"/>
      <w:r w:rsidRPr="00F832CC">
        <w:rPr>
          <w:sz w:val="24"/>
          <w:szCs w:val="24"/>
          <w:lang w:val="en-US"/>
        </w:rPr>
        <w:t xml:space="preserve">, S. </w:t>
      </w:r>
      <w:proofErr w:type="spellStart"/>
      <w:r w:rsidRPr="00F832CC">
        <w:rPr>
          <w:sz w:val="24"/>
          <w:szCs w:val="24"/>
          <w:lang w:val="en-US"/>
        </w:rPr>
        <w:t>Kanmani</w:t>
      </w:r>
      <w:proofErr w:type="spellEnd"/>
      <w:r w:rsidRPr="00F832CC">
        <w:rPr>
          <w:sz w:val="24"/>
          <w:szCs w:val="24"/>
          <w:lang w:val="en-US"/>
        </w:rPr>
        <w:t xml:space="preserve">, dan </w:t>
      </w:r>
      <w:proofErr w:type="spellStart"/>
      <w:r w:rsidRPr="00F832CC">
        <w:rPr>
          <w:sz w:val="24"/>
          <w:szCs w:val="24"/>
          <w:lang w:val="en-US"/>
        </w:rPr>
        <w:t>V.Rhymend</w:t>
      </w:r>
      <w:proofErr w:type="spellEnd"/>
      <w:r w:rsidRPr="00F832CC">
        <w:rPr>
          <w:sz w:val="24"/>
          <w:szCs w:val="24"/>
          <w:lang w:val="en-US"/>
        </w:rPr>
        <w:t xml:space="preserve"> </w:t>
      </w:r>
      <w:proofErr w:type="spellStart"/>
      <w:r w:rsidRPr="00F832CC">
        <w:rPr>
          <w:sz w:val="24"/>
          <w:szCs w:val="24"/>
          <w:lang w:val="en-US"/>
        </w:rPr>
        <w:t>Uthariaraj</w:t>
      </w:r>
      <w:proofErr w:type="spellEnd"/>
      <w:r w:rsidRPr="00F832CC">
        <w:rPr>
          <w:sz w:val="24"/>
          <w:szCs w:val="24"/>
          <w:lang w:val="en-US"/>
        </w:rPr>
        <w:t xml:space="preserve"> pada </w:t>
      </w:r>
      <w:proofErr w:type="spellStart"/>
      <w:r w:rsidRPr="00F832CC">
        <w:rPr>
          <w:sz w:val="24"/>
          <w:szCs w:val="24"/>
          <w:lang w:val="en-US"/>
        </w:rPr>
        <w:t>tahun</w:t>
      </w:r>
      <w:proofErr w:type="spellEnd"/>
      <w:r w:rsidRPr="00F832CC">
        <w:rPr>
          <w:sz w:val="24"/>
          <w:szCs w:val="24"/>
          <w:lang w:val="en-US"/>
        </w:rPr>
        <w:t xml:space="preserve"> 2016</w:t>
      </w:r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penelitian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ini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membahas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mengenai</w:t>
      </w:r>
      <w:proofErr w:type="spellEnd"/>
      <w:r w:rsidR="00FF54E2" w:rsidRPr="00F832CC">
        <w:rPr>
          <w:sz w:val="24"/>
          <w:szCs w:val="24"/>
          <w:lang w:val="en-US"/>
        </w:rPr>
        <w:t xml:space="preserve"> salah </w:t>
      </w:r>
      <w:proofErr w:type="spellStart"/>
      <w:r w:rsidR="00FF54E2" w:rsidRPr="00F832CC">
        <w:rPr>
          <w:sz w:val="24"/>
          <w:szCs w:val="24"/>
          <w:lang w:val="en-US"/>
        </w:rPr>
        <w:t>satu</w:t>
      </w:r>
      <w:proofErr w:type="spellEnd"/>
      <w:r w:rsidR="00FF54E2" w:rsidRPr="00F832CC">
        <w:rPr>
          <w:sz w:val="24"/>
          <w:szCs w:val="24"/>
          <w:lang w:val="en-US"/>
        </w:rPr>
        <w:t xml:space="preserve"> object-oriented metrics </w:t>
      </w:r>
      <w:proofErr w:type="spellStart"/>
      <w:r w:rsidR="00FF54E2" w:rsidRPr="00F832CC">
        <w:rPr>
          <w:sz w:val="24"/>
          <w:szCs w:val="24"/>
          <w:lang w:val="en-US"/>
        </w:rPr>
        <w:t>yaitu</w:t>
      </w:r>
      <w:proofErr w:type="spellEnd"/>
      <w:r w:rsidR="00FF54E2" w:rsidRPr="00F832CC">
        <w:rPr>
          <w:sz w:val="24"/>
          <w:szCs w:val="24"/>
          <w:lang w:val="en-US"/>
        </w:rPr>
        <w:t xml:space="preserve"> The </w:t>
      </w:r>
      <w:proofErr w:type="spellStart"/>
      <w:r w:rsidR="00FF54E2" w:rsidRPr="00F832CC">
        <w:rPr>
          <w:sz w:val="24"/>
          <w:szCs w:val="24"/>
          <w:lang w:val="en-US"/>
        </w:rPr>
        <w:t>Chidamber</w:t>
      </w:r>
      <w:proofErr w:type="spellEnd"/>
      <w:r w:rsidR="00FF54E2" w:rsidRPr="00F832CC">
        <w:rPr>
          <w:sz w:val="24"/>
          <w:szCs w:val="24"/>
          <w:lang w:val="en-US"/>
        </w:rPr>
        <w:t xml:space="preserve"> and </w:t>
      </w:r>
      <w:proofErr w:type="spellStart"/>
      <w:r w:rsidR="00FF54E2" w:rsidRPr="00F832CC">
        <w:rPr>
          <w:sz w:val="24"/>
          <w:szCs w:val="24"/>
          <w:lang w:val="en-US"/>
        </w:rPr>
        <w:t>Kemerer</w:t>
      </w:r>
      <w:proofErr w:type="spellEnd"/>
      <w:r w:rsidR="00FF54E2" w:rsidRPr="00F832CC">
        <w:rPr>
          <w:sz w:val="24"/>
          <w:szCs w:val="24"/>
          <w:lang w:val="en-US"/>
        </w:rPr>
        <w:t xml:space="preserve"> (CK) metric, </w:t>
      </w:r>
      <w:proofErr w:type="spellStart"/>
      <w:r w:rsidR="00FF54E2" w:rsidRPr="00F832CC">
        <w:rPr>
          <w:sz w:val="24"/>
          <w:szCs w:val="24"/>
          <w:lang w:val="en-US"/>
        </w:rPr>
        <w:t>karena</w:t>
      </w:r>
      <w:proofErr w:type="spellEnd"/>
      <w:r w:rsidR="00FF54E2" w:rsidRPr="00F832CC">
        <w:rPr>
          <w:sz w:val="24"/>
          <w:szCs w:val="24"/>
          <w:lang w:val="en-US"/>
        </w:rPr>
        <w:t xml:space="preserve"> CK metric </w:t>
      </w:r>
      <w:proofErr w:type="spellStart"/>
      <w:r w:rsidR="00FF54E2" w:rsidRPr="00F832CC">
        <w:rPr>
          <w:sz w:val="24"/>
          <w:szCs w:val="24"/>
          <w:lang w:val="en-US"/>
        </w:rPr>
        <w:t>dianggap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sebagai</w:t>
      </w:r>
      <w:proofErr w:type="spellEnd"/>
      <w:r w:rsidR="00FF54E2" w:rsidRPr="00F832CC">
        <w:rPr>
          <w:sz w:val="24"/>
          <w:szCs w:val="24"/>
          <w:lang w:val="en-US"/>
        </w:rPr>
        <w:t xml:space="preserve"> pioneer yang </w:t>
      </w:r>
      <w:proofErr w:type="spellStart"/>
      <w:r w:rsidR="00FF54E2" w:rsidRPr="00F832CC">
        <w:rPr>
          <w:sz w:val="24"/>
          <w:szCs w:val="24"/>
          <w:lang w:val="en-US"/>
        </w:rPr>
        <w:t>sudah</w:t>
      </w:r>
      <w:proofErr w:type="spellEnd"/>
      <w:r w:rsidR="00FF54E2" w:rsidRPr="00F832CC">
        <w:rPr>
          <w:sz w:val="24"/>
          <w:szCs w:val="24"/>
          <w:lang w:val="en-US"/>
        </w:rPr>
        <w:t xml:space="preserve"> lama </w:t>
      </w:r>
      <w:proofErr w:type="spellStart"/>
      <w:r w:rsidR="00FF54E2" w:rsidRPr="00F832CC">
        <w:rPr>
          <w:sz w:val="24"/>
          <w:szCs w:val="24"/>
          <w:lang w:val="en-US"/>
        </w:rPr>
        <w:t>digunakan</w:t>
      </w:r>
      <w:proofErr w:type="spellEnd"/>
      <w:r w:rsidR="00FF54E2" w:rsidRPr="00F832CC">
        <w:rPr>
          <w:sz w:val="24"/>
          <w:szCs w:val="24"/>
          <w:lang w:val="en-US"/>
        </w:rPr>
        <w:t xml:space="preserve"> dan </w:t>
      </w:r>
      <w:proofErr w:type="spellStart"/>
      <w:r w:rsidR="00FF54E2" w:rsidRPr="00F832CC">
        <w:rPr>
          <w:sz w:val="24"/>
          <w:szCs w:val="24"/>
          <w:lang w:val="en-US"/>
        </w:rPr>
        <w:t>dijadikan</w:t>
      </w:r>
      <w:proofErr w:type="spellEnd"/>
      <w:r w:rsidR="00FF54E2" w:rsidRPr="00F832CC">
        <w:rPr>
          <w:sz w:val="24"/>
          <w:szCs w:val="24"/>
          <w:lang w:val="en-US"/>
        </w:rPr>
        <w:t xml:space="preserve"> </w:t>
      </w:r>
      <w:proofErr w:type="spellStart"/>
      <w:r w:rsidR="00FF54E2" w:rsidRPr="00F832CC">
        <w:rPr>
          <w:sz w:val="24"/>
          <w:szCs w:val="24"/>
          <w:lang w:val="en-US"/>
        </w:rPr>
        <w:t>sebagai</w:t>
      </w:r>
      <w:proofErr w:type="spellEnd"/>
      <w:r w:rsidR="00FF54E2" w:rsidRPr="00F832CC">
        <w:rPr>
          <w:sz w:val="24"/>
          <w:szCs w:val="24"/>
          <w:lang w:val="en-US"/>
        </w:rPr>
        <w:t xml:space="preserve"> benchmarking </w:t>
      </w:r>
      <w:proofErr w:type="spellStart"/>
      <w:r w:rsidR="00FF54E2" w:rsidRPr="00F832CC">
        <w:rPr>
          <w:sz w:val="24"/>
          <w:szCs w:val="24"/>
          <w:lang w:val="en-US"/>
        </w:rPr>
        <w:t>untuk</w:t>
      </w:r>
      <w:proofErr w:type="spellEnd"/>
      <w:r w:rsidR="00FF54E2" w:rsidRPr="00F832CC">
        <w:rPr>
          <w:sz w:val="24"/>
          <w:szCs w:val="24"/>
          <w:lang w:val="en-US"/>
        </w:rPr>
        <w:t xml:space="preserve"> metric-metric yang </w:t>
      </w:r>
      <w:proofErr w:type="spellStart"/>
      <w:r w:rsidR="00FF54E2" w:rsidRPr="00F832CC">
        <w:rPr>
          <w:sz w:val="24"/>
          <w:szCs w:val="24"/>
          <w:lang w:val="en-US"/>
        </w:rPr>
        <w:t>baru</w:t>
      </w:r>
      <w:proofErr w:type="spellEnd"/>
      <w:r w:rsidR="00FF54E2" w:rsidRPr="00F832CC">
        <w:rPr>
          <w:sz w:val="24"/>
          <w:szCs w:val="24"/>
          <w:lang w:val="en-US"/>
        </w:rPr>
        <w:t>.</w:t>
      </w:r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Penelitian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ini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mengevaluasi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kekurangan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kemampuan</w:t>
      </w:r>
      <w:proofErr w:type="spellEnd"/>
      <w:r w:rsidR="007A0464" w:rsidRPr="00F832CC">
        <w:rPr>
          <w:sz w:val="24"/>
          <w:szCs w:val="24"/>
          <w:lang w:val="en-US"/>
        </w:rPr>
        <w:t xml:space="preserve"> CK metric </w:t>
      </w:r>
      <w:proofErr w:type="spellStart"/>
      <w:r w:rsidR="007A0464" w:rsidRPr="00F832CC">
        <w:rPr>
          <w:sz w:val="24"/>
          <w:szCs w:val="24"/>
          <w:lang w:val="en-US"/>
        </w:rPr>
        <w:t>dalam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memprediksi</w:t>
      </w:r>
      <w:proofErr w:type="spellEnd"/>
      <w:r w:rsidR="007A0464" w:rsidRPr="00F832CC">
        <w:rPr>
          <w:sz w:val="24"/>
          <w:szCs w:val="24"/>
          <w:lang w:val="en-US"/>
        </w:rPr>
        <w:t xml:space="preserve"> dan </w:t>
      </w:r>
      <w:proofErr w:type="spellStart"/>
      <w:r w:rsidR="007A0464" w:rsidRPr="00F832CC">
        <w:rPr>
          <w:sz w:val="24"/>
          <w:szCs w:val="24"/>
          <w:lang w:val="en-US"/>
        </w:rPr>
        <w:t>mengvalidasinya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secara</w:t>
      </w:r>
      <w:proofErr w:type="spellEnd"/>
      <w:r w:rsidR="007A0464" w:rsidRPr="00F832CC">
        <w:rPr>
          <w:sz w:val="24"/>
          <w:szCs w:val="24"/>
          <w:lang w:val="en-US"/>
        </w:rPr>
        <w:t xml:space="preserve"> </w:t>
      </w:r>
      <w:proofErr w:type="spellStart"/>
      <w:r w:rsidR="007A0464" w:rsidRPr="00F832CC">
        <w:rPr>
          <w:sz w:val="24"/>
          <w:szCs w:val="24"/>
          <w:lang w:val="en-US"/>
        </w:rPr>
        <w:t>empiris</w:t>
      </w:r>
      <w:proofErr w:type="spellEnd"/>
      <w:r w:rsidR="007A0464" w:rsidRPr="00F832CC">
        <w:rPr>
          <w:sz w:val="24"/>
          <w:szCs w:val="24"/>
          <w:lang w:val="en-US"/>
        </w:rPr>
        <w:t>.</w:t>
      </w:r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t>Secara</w:t>
      </w:r>
      <w:proofErr w:type="spellEnd"/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t>spesifik</w:t>
      </w:r>
      <w:proofErr w:type="spellEnd"/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t>penelitian</w:t>
      </w:r>
      <w:proofErr w:type="spellEnd"/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t>ini</w:t>
      </w:r>
      <w:proofErr w:type="spellEnd"/>
      <w:r w:rsidR="00A15B1B" w:rsidRPr="00F832CC">
        <w:rPr>
          <w:sz w:val="24"/>
          <w:szCs w:val="24"/>
          <w:lang w:val="en-US"/>
        </w:rPr>
        <w:t xml:space="preserve"> </w:t>
      </w:r>
      <w:proofErr w:type="spellStart"/>
      <w:r w:rsidR="00A15B1B" w:rsidRPr="00F832CC">
        <w:rPr>
          <w:sz w:val="24"/>
          <w:szCs w:val="24"/>
          <w:lang w:val="en-US"/>
        </w:rPr>
        <w:lastRenderedPageBreak/>
        <w:t>mengganti</w:t>
      </w:r>
      <w:proofErr w:type="spellEnd"/>
      <w:r w:rsidR="00A15B1B" w:rsidRPr="00F832CC">
        <w:rPr>
          <w:sz w:val="24"/>
          <w:szCs w:val="24"/>
          <w:lang w:val="en-US"/>
        </w:rPr>
        <w:t xml:space="preserve"> cohesion metric (LCOM) </w:t>
      </w:r>
      <w:proofErr w:type="spellStart"/>
      <w:r w:rsidR="00A15B1B" w:rsidRPr="00F832CC">
        <w:rPr>
          <w:sz w:val="24"/>
          <w:szCs w:val="24"/>
          <w:lang w:val="en-US"/>
        </w:rPr>
        <w:t>dengan</w:t>
      </w:r>
      <w:proofErr w:type="spellEnd"/>
      <w:r w:rsidR="00A15B1B" w:rsidRPr="00F832CC">
        <w:rPr>
          <w:sz w:val="24"/>
          <w:szCs w:val="24"/>
          <w:lang w:val="en-US"/>
        </w:rPr>
        <w:t xml:space="preserve"> cohesion metric (high precision cohesion metrics)</w:t>
      </w:r>
      <w:r w:rsidR="00975480" w:rsidRPr="00F832CC">
        <w:rPr>
          <w:sz w:val="24"/>
          <w:szCs w:val="24"/>
          <w:lang w:val="en-US"/>
        </w:rPr>
        <w:t xml:space="preserve"> </w:t>
      </w:r>
      <w:r w:rsidR="00975480" w:rsidRPr="00F832CC">
        <w:rPr>
          <w:sz w:val="24"/>
          <w:szCs w:val="24"/>
          <w:lang w:val="en-US"/>
        </w:rPr>
        <w:fldChar w:fldCharType="begin" w:fldLock="1"/>
      </w:r>
      <w:r w:rsidR="00975480" w:rsidRPr="00F832CC">
        <w:rPr>
          <w:sz w:val="24"/>
          <w:szCs w:val="24"/>
          <w:lang w:val="en-US"/>
        </w:rPr>
        <w:instrText>ADDIN CSL_CITATION { "citationItems" : [ { "id" : "ITEM-1", "itemData" : { "ISSN" : "0952-8091", "author" : [ { "dropping-particle" : "", "family" : "Kayarvizhy", "given" : "N", "non-dropping-particle" : "", "parse-names" : false, "suffix" : "" }, { "dropping-particle" : "", "family" : "Kanmani", "given" : "S", "non-dropping-particle" : "", "parse-names" : false, "suffix" : "" }, { "dropping-particle" : "", "family" : "Uthariaraj", "given" : "V Rhymend", "non-dropping-particle" : "", "parse-names" : false, "suffix" : "" } ], "container-title" : "International Journal of Computer Applications in Technology", "id" : "ITEM-1", "issue" : "4", "issued" : { "date-parts" : [ [ "2016" ] ] }, "page" : "290-296", "publisher" : "Inderscience Publishers (IEL)", "title" : "Enhancing the fault prediction accuracy of CK metrics using high precision cohesion metric", "type" : "article-journal", "volume" : "54" }, "uris" : [ "http://www.mendeley.com/documents/?uuid=837ed5eb-436a-4905-9750-2d7d2fd62b02" ] } ], "mendeley" : { "formattedCitation" : "(Kayarvizhy, Kanmani, &amp; Uthariaraj, 2016)", "plainTextFormattedCitation" : "(Kayarvizhy, Kanmani, &amp; Uthariaraj, 2016)" }, "properties" : { "noteIndex" : 0 }, "schema" : "https://github.com/citation-style-language/schema/raw/master/csl-citation.json" }</w:instrText>
      </w:r>
      <w:r w:rsidR="00975480" w:rsidRPr="00F832CC">
        <w:rPr>
          <w:sz w:val="24"/>
          <w:szCs w:val="24"/>
          <w:lang w:val="en-US"/>
        </w:rPr>
        <w:fldChar w:fldCharType="separate"/>
      </w:r>
      <w:r w:rsidR="00975480" w:rsidRPr="00F832CC">
        <w:rPr>
          <w:noProof/>
          <w:sz w:val="24"/>
          <w:szCs w:val="24"/>
          <w:lang w:val="en-US"/>
        </w:rPr>
        <w:t>(Kayarvizhy, Kanmani, &amp; Uthariaraj, 2016)</w:t>
      </w:r>
      <w:r w:rsidR="00975480" w:rsidRPr="00F832CC">
        <w:rPr>
          <w:sz w:val="24"/>
          <w:szCs w:val="24"/>
          <w:lang w:val="en-US"/>
        </w:rPr>
        <w:fldChar w:fldCharType="end"/>
      </w:r>
      <w:r w:rsidR="00A15B1B" w:rsidRPr="00F832CC">
        <w:rPr>
          <w:sz w:val="24"/>
          <w:szCs w:val="24"/>
          <w:lang w:val="en-US"/>
        </w:rPr>
        <w:t>.</w:t>
      </w:r>
      <w:r w:rsidR="00063AE5">
        <w:rPr>
          <w:sz w:val="24"/>
          <w:szCs w:val="24"/>
          <w:lang w:val="en-US"/>
        </w:rPr>
        <w:t xml:space="preserve"> </w:t>
      </w:r>
    </w:p>
    <w:p w14:paraId="410CB224" w14:textId="0FBE02D5" w:rsidR="00250720" w:rsidRPr="00250720" w:rsidRDefault="00250720" w:rsidP="00250720">
      <w:pPr>
        <w:pStyle w:val="Caption"/>
        <w:keepNext/>
        <w:jc w:val="center"/>
        <w:rPr>
          <w:i w:val="0"/>
          <w:iCs w:val="0"/>
          <w:color w:val="auto"/>
        </w:rPr>
      </w:pPr>
      <w:bookmarkStart w:id="13" w:name="_Toc126223822"/>
      <w:proofErr w:type="spellStart"/>
      <w:r w:rsidRPr="00250720">
        <w:rPr>
          <w:i w:val="0"/>
          <w:iCs w:val="0"/>
          <w:color w:val="auto"/>
        </w:rPr>
        <w:t>Table</w:t>
      </w:r>
      <w:proofErr w:type="spellEnd"/>
      <w:r w:rsidRPr="00250720">
        <w:rPr>
          <w:i w:val="0"/>
          <w:iCs w:val="0"/>
          <w:color w:val="auto"/>
        </w:rPr>
        <w:t xml:space="preserve"> </w:t>
      </w:r>
      <w:r>
        <w:rPr>
          <w:i w:val="0"/>
          <w:iCs w:val="0"/>
          <w:color w:val="auto"/>
        </w:rPr>
        <w:fldChar w:fldCharType="begin"/>
      </w:r>
      <w:r>
        <w:rPr>
          <w:i w:val="0"/>
          <w:iCs w:val="0"/>
          <w:color w:val="auto"/>
        </w:rPr>
        <w:instrText xml:space="preserve"> SEQ Table \* ARABIC </w:instrText>
      </w:r>
      <w:r>
        <w:rPr>
          <w:i w:val="0"/>
          <w:iCs w:val="0"/>
          <w:color w:val="auto"/>
        </w:rPr>
        <w:fldChar w:fldCharType="separate"/>
      </w:r>
      <w:r w:rsidR="007534F3">
        <w:rPr>
          <w:i w:val="0"/>
          <w:iCs w:val="0"/>
          <w:noProof/>
          <w:color w:val="auto"/>
        </w:rPr>
        <w:t>1</w:t>
      </w:r>
      <w:r>
        <w:rPr>
          <w:i w:val="0"/>
          <w:iCs w:val="0"/>
          <w:color w:val="auto"/>
        </w:rPr>
        <w:fldChar w:fldCharType="end"/>
      </w:r>
      <w:r w:rsidRPr="00250720">
        <w:rPr>
          <w:i w:val="0"/>
          <w:iCs w:val="0"/>
          <w:color w:val="auto"/>
          <w:lang w:val="en-US"/>
        </w:rPr>
        <w:t xml:space="preserve"> state of the art</w:t>
      </w:r>
      <w:bookmarkEnd w:id="13"/>
    </w:p>
    <w:tbl>
      <w:tblPr>
        <w:tblStyle w:val="TableGrid"/>
        <w:tblW w:w="0" w:type="auto"/>
        <w:tblInd w:w="720" w:type="dxa"/>
        <w:tblLayout w:type="fixed"/>
        <w:tblLook w:val="04A0" w:firstRow="1" w:lastRow="0" w:firstColumn="1" w:lastColumn="0" w:noHBand="0" w:noVBand="1"/>
      </w:tblPr>
      <w:tblGrid>
        <w:gridCol w:w="551"/>
        <w:gridCol w:w="1701"/>
        <w:gridCol w:w="1285"/>
        <w:gridCol w:w="1267"/>
        <w:gridCol w:w="1679"/>
        <w:gridCol w:w="1813"/>
      </w:tblGrid>
      <w:tr w:rsidR="004E0B64" w:rsidRPr="00F832CC" w14:paraId="50B93A57" w14:textId="77777777" w:rsidTr="00E01AD3">
        <w:trPr>
          <w:tblHeader/>
        </w:trPr>
        <w:tc>
          <w:tcPr>
            <w:tcW w:w="551" w:type="dxa"/>
          </w:tcPr>
          <w:p w14:paraId="4C99EF15" w14:textId="350D0A58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r w:rsidRPr="00E01AD3">
              <w:rPr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1701" w:type="dxa"/>
          </w:tcPr>
          <w:p w14:paraId="66F14777" w14:textId="203CBCD6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Judul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Jurnal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</w:t>
            </w:r>
            <w:proofErr w:type="spellEnd"/>
          </w:p>
        </w:tc>
        <w:tc>
          <w:tcPr>
            <w:tcW w:w="1285" w:type="dxa"/>
          </w:tcPr>
          <w:p w14:paraId="4875E234" w14:textId="45D3BC72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Tahu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tempat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267" w:type="dxa"/>
          </w:tcPr>
          <w:p w14:paraId="6D73BC1B" w14:textId="3929E568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Metode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679" w:type="dxa"/>
          </w:tcPr>
          <w:p w14:paraId="0C044223" w14:textId="1CE7DCB4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Objek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</w:p>
        </w:tc>
        <w:tc>
          <w:tcPr>
            <w:tcW w:w="1813" w:type="dxa"/>
          </w:tcPr>
          <w:p w14:paraId="1A69E29A" w14:textId="7A283786" w:rsidR="004E0B64" w:rsidRPr="00E01AD3" w:rsidRDefault="004E0B64" w:rsidP="00E01AD3">
            <w:pPr>
              <w:pStyle w:val="ListParagraph"/>
              <w:ind w:left="0"/>
              <w:jc w:val="both"/>
              <w:rPr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rbandinga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dijadika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alasa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tujuan</w:t>
            </w:r>
            <w:proofErr w:type="spellEnd"/>
            <w:r w:rsidRPr="00E01AD3">
              <w:rPr>
                <w:b/>
                <w:b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E01AD3">
              <w:rPr>
                <w:b/>
                <w:bCs/>
                <w:sz w:val="24"/>
                <w:szCs w:val="24"/>
                <w:lang w:val="en-US"/>
              </w:rPr>
              <w:t>penelitian</w:t>
            </w:r>
            <w:proofErr w:type="spellEnd"/>
          </w:p>
        </w:tc>
      </w:tr>
      <w:tr w:rsidR="004E0B64" w:rsidRPr="00F832CC" w14:paraId="0AACF389" w14:textId="77777777" w:rsidTr="00E01AD3">
        <w:tc>
          <w:tcPr>
            <w:tcW w:w="551" w:type="dxa"/>
          </w:tcPr>
          <w:p w14:paraId="142C4571" w14:textId="2807841F" w:rsidR="004E0B64" w:rsidRPr="00F832CC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1</w:t>
            </w:r>
          </w:p>
        </w:tc>
        <w:tc>
          <w:tcPr>
            <w:tcW w:w="1701" w:type="dxa"/>
          </w:tcPr>
          <w:p w14:paraId="7D2089D2" w14:textId="6EE3EDEE" w:rsidR="004E0B64" w:rsidRPr="00F832CC" w:rsidRDefault="00E01AD3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4"/>
                <w:szCs w:val="24"/>
                <w:lang w:val="en-US"/>
              </w:rPr>
            </w:pPr>
            <w:r>
              <w:rPr>
                <w:i/>
                <w:iCs/>
                <w:sz w:val="24"/>
                <w:szCs w:val="24"/>
                <w:lang w:val="en-US"/>
              </w:rPr>
              <w:t>Adoption of Design principles and Design patterns for Developing Software Application</w:t>
            </w:r>
          </w:p>
          <w:p w14:paraId="0C9D158F" w14:textId="77777777" w:rsidR="008A1701" w:rsidRPr="00F832CC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4"/>
                <w:szCs w:val="24"/>
                <w:lang w:val="en-US"/>
              </w:rPr>
            </w:pPr>
          </w:p>
          <w:p w14:paraId="3E3CBDF4" w14:textId="77777777" w:rsidR="008A1701" w:rsidRPr="00F832CC" w:rsidRDefault="008A1701" w:rsidP="008A1701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0170CB1D" w14:textId="77E546C2" w:rsidR="008A1701" w:rsidRPr="00E01AD3" w:rsidRDefault="00E01AD3" w:rsidP="008A1701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R </w:t>
            </w:r>
            <w:proofErr w:type="spellStart"/>
            <w:r>
              <w:rPr>
                <w:sz w:val="24"/>
                <w:szCs w:val="24"/>
                <w:lang w:val="en-US"/>
              </w:rPr>
              <w:t>Prajan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sz w:val="24"/>
                <w:szCs w:val="24"/>
                <w:lang w:val="en-US"/>
              </w:rPr>
              <w:t>Prof.Kavith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S N</w:t>
            </w:r>
          </w:p>
        </w:tc>
        <w:tc>
          <w:tcPr>
            <w:tcW w:w="1285" w:type="dxa"/>
          </w:tcPr>
          <w:p w14:paraId="5F2CD302" w14:textId="62678883" w:rsidR="004E0B64" w:rsidRPr="00F832CC" w:rsidRDefault="00E01AD3" w:rsidP="002F544D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021</w:t>
            </w:r>
            <w:r w:rsidR="002F544D" w:rsidRPr="00F832CC">
              <w:rPr>
                <w:sz w:val="24"/>
                <w:szCs w:val="24"/>
                <w:lang w:val="en-US"/>
              </w:rPr>
              <w:t>, India</w:t>
            </w:r>
          </w:p>
        </w:tc>
        <w:tc>
          <w:tcPr>
            <w:tcW w:w="1267" w:type="dxa"/>
          </w:tcPr>
          <w:p w14:paraId="55A7DDF5" w14:textId="6528FDF9" w:rsidR="004E0B64" w:rsidRPr="00F832CC" w:rsidRDefault="002F544D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tif</w:t>
            </w:r>
            <w:proofErr w:type="spellEnd"/>
          </w:p>
        </w:tc>
        <w:tc>
          <w:tcPr>
            <w:tcW w:w="1679" w:type="dxa"/>
          </w:tcPr>
          <w:p w14:paraId="23FADC8B" w14:textId="031FA35A" w:rsidR="004E0B64" w:rsidRPr="00F832CC" w:rsidRDefault="00E16E84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4"/>
                <w:szCs w:val="24"/>
                <w:lang w:val="en-US"/>
              </w:rPr>
            </w:pPr>
            <w:proofErr w:type="spellStart"/>
            <w:r>
              <w:t>Inpatient</w:t>
            </w:r>
            <w:proofErr w:type="spellEnd"/>
            <w:r>
              <w:t xml:space="preserve"> </w:t>
            </w:r>
            <w:proofErr w:type="spellStart"/>
            <w:r>
              <w:t>pharmacy</w:t>
            </w:r>
            <w:proofErr w:type="spellEnd"/>
            <w:r>
              <w:t xml:space="preserve"> </w:t>
            </w:r>
            <w:proofErr w:type="spellStart"/>
            <w:r>
              <w:t>medication</w:t>
            </w:r>
            <w:proofErr w:type="spellEnd"/>
            <w:r>
              <w:t xml:space="preserve"> </w:t>
            </w:r>
            <w:proofErr w:type="spellStart"/>
            <w:r>
              <w:t>management</w:t>
            </w:r>
            <w:proofErr w:type="spellEnd"/>
            <w:r w:rsidR="00EC59AA" w:rsidRPr="00F832CC">
              <w:rPr>
                <w:i/>
                <w:iCs/>
                <w:sz w:val="24"/>
                <w:szCs w:val="24"/>
              </w:rPr>
              <w:t>.</w:t>
            </w:r>
          </w:p>
        </w:tc>
        <w:tc>
          <w:tcPr>
            <w:tcW w:w="1813" w:type="dxa"/>
          </w:tcPr>
          <w:p w14:paraId="69EB807C" w14:textId="3AB3C20F" w:rsidR="004E0B64" w:rsidRPr="003D5AD3" w:rsidRDefault="00E16E8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Hasil </w:t>
            </w:r>
            <w:proofErr w:type="spellStart"/>
            <w:r>
              <w:rPr>
                <w:sz w:val="24"/>
                <w:szCs w:val="24"/>
                <w:lang w:val="en-US"/>
              </w:rPr>
              <w:t>dar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in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berup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effect </w:t>
            </w:r>
            <w:proofErr w:type="spellStart"/>
            <w:r>
              <w:rPr>
                <w:sz w:val="24"/>
                <w:szCs w:val="24"/>
                <w:lang w:val="en-US"/>
              </w:rPr>
              <w:t>dar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ngguna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rinsip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desai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SOLID</w:t>
            </w:r>
            <w:r w:rsidR="003D5AD3">
              <w:rPr>
                <w:sz w:val="24"/>
                <w:szCs w:val="24"/>
                <w:lang w:val="en-US"/>
              </w:rPr>
              <w:t xml:space="preserve">,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hasilnya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menunjukan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bahwa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</w:t>
            </w:r>
            <w:r w:rsidR="003D5AD3">
              <w:rPr>
                <w:i/>
                <w:iCs/>
                <w:sz w:val="24"/>
                <w:szCs w:val="24"/>
                <w:lang w:val="en-US"/>
              </w:rPr>
              <w:t>abstractness metric (</w:t>
            </w:r>
            <w:r w:rsidR="003D5AD3">
              <w:rPr>
                <w:sz w:val="24"/>
                <w:szCs w:val="24"/>
                <w:lang w:val="en-US"/>
              </w:rPr>
              <w:t xml:space="preserve">metric yang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digunakan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)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menunjukan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hasil</w:t>
            </w:r>
            <w:proofErr w:type="spellEnd"/>
            <w:r w:rsidR="003D5AD3"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 w:rsidR="003D5AD3">
              <w:rPr>
                <w:sz w:val="24"/>
                <w:szCs w:val="24"/>
                <w:lang w:val="en-US"/>
              </w:rPr>
              <w:t>baik</w:t>
            </w:r>
            <w:proofErr w:type="spellEnd"/>
            <w:r w:rsidR="00371FB9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371FB9">
              <w:rPr>
                <w:sz w:val="24"/>
                <w:szCs w:val="24"/>
                <w:lang w:val="en-US"/>
              </w:rPr>
              <w:t>untuk</w:t>
            </w:r>
            <w:proofErr w:type="spellEnd"/>
            <w:r w:rsidR="00371FB9">
              <w:rPr>
                <w:sz w:val="24"/>
                <w:szCs w:val="24"/>
                <w:lang w:val="en-US"/>
              </w:rPr>
              <w:t xml:space="preserve"> software </w:t>
            </w:r>
            <w:r w:rsidR="00371FB9" w:rsidRPr="00371FB9">
              <w:rPr>
                <w:i/>
                <w:iCs/>
                <w:sz w:val="24"/>
                <w:szCs w:val="24"/>
                <w:lang w:val="en-US"/>
              </w:rPr>
              <w:t>maintainability</w:t>
            </w:r>
            <w:r w:rsidR="003D5AD3">
              <w:rPr>
                <w:sz w:val="24"/>
                <w:szCs w:val="24"/>
                <w:lang w:val="en-US"/>
              </w:rPr>
              <w:t>.</w:t>
            </w:r>
          </w:p>
        </w:tc>
      </w:tr>
      <w:tr w:rsidR="008C089B" w:rsidRPr="00F832CC" w14:paraId="661F4B44" w14:textId="77777777" w:rsidTr="00E01AD3">
        <w:tc>
          <w:tcPr>
            <w:tcW w:w="551" w:type="dxa"/>
          </w:tcPr>
          <w:p w14:paraId="759CC0BD" w14:textId="59975F7F" w:rsidR="008C089B" w:rsidRPr="00F832CC" w:rsidRDefault="008C089B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>2</w:t>
            </w:r>
          </w:p>
        </w:tc>
        <w:tc>
          <w:tcPr>
            <w:tcW w:w="1701" w:type="dxa"/>
          </w:tcPr>
          <w:p w14:paraId="33E27890" w14:textId="72BD0B2B" w:rsidR="008A1701" w:rsidRPr="00F832CC" w:rsidRDefault="001015B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</w:rPr>
            </w:pPr>
            <w:r w:rsidRPr="00F832CC">
              <w:rPr>
                <w:sz w:val="24"/>
                <w:szCs w:val="24"/>
              </w:rPr>
              <w:t>METRICS TO QUANTIFY SOLID SOFTWARE DESIGN PRINCIPLES</w:t>
            </w:r>
          </w:p>
          <w:p w14:paraId="596266EF" w14:textId="1D2896D0" w:rsidR="001015B6" w:rsidRDefault="001015B6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4"/>
                <w:szCs w:val="24"/>
              </w:rPr>
            </w:pPr>
          </w:p>
          <w:p w14:paraId="392E697A" w14:textId="77777777" w:rsidR="00371FB9" w:rsidRPr="00F832CC" w:rsidRDefault="00371FB9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sz w:val="24"/>
                <w:szCs w:val="24"/>
              </w:rPr>
            </w:pPr>
          </w:p>
          <w:p w14:paraId="267633B6" w14:textId="77777777" w:rsidR="008A1701" w:rsidRPr="00F832CC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199B18DC" w14:textId="607DEB74" w:rsidR="008A1701" w:rsidRPr="00F832CC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</w:rPr>
              <w:lastRenderedPageBreak/>
              <w:t>Dr. Sunil Sikka</w:t>
            </w:r>
          </w:p>
        </w:tc>
        <w:tc>
          <w:tcPr>
            <w:tcW w:w="1285" w:type="dxa"/>
          </w:tcPr>
          <w:p w14:paraId="6E156FAF" w14:textId="5E78258F" w:rsidR="008C089B" w:rsidRPr="00F832CC" w:rsidRDefault="002679E8" w:rsidP="002F544D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lastRenderedPageBreak/>
              <w:t>2018, India</w:t>
            </w:r>
          </w:p>
        </w:tc>
        <w:tc>
          <w:tcPr>
            <w:tcW w:w="1267" w:type="dxa"/>
          </w:tcPr>
          <w:p w14:paraId="476A7C84" w14:textId="12A6E5CF" w:rsidR="008C089B" w:rsidRPr="00F832CC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tif</w:t>
            </w:r>
            <w:proofErr w:type="spellEnd"/>
          </w:p>
        </w:tc>
        <w:tc>
          <w:tcPr>
            <w:tcW w:w="1679" w:type="dxa"/>
          </w:tcPr>
          <w:p w14:paraId="5B37BC2D" w14:textId="4D401140" w:rsidR="008C089B" w:rsidRPr="00F832CC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menggunakan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hasil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dari</w:t>
            </w:r>
            <w:proofErr w:type="spellEnd"/>
            <w:r w:rsidR="008A1701" w:rsidRPr="00F832CC">
              <w:rPr>
                <w:sz w:val="24"/>
                <w:szCs w:val="24"/>
                <w:lang w:val="en-US"/>
              </w:rPr>
              <w:t xml:space="preserve"> </w:t>
            </w:r>
            <w:r w:rsidR="008A1701" w:rsidRPr="00F832CC">
              <w:rPr>
                <w:sz w:val="24"/>
                <w:szCs w:val="24"/>
                <w:lang w:val="en-US"/>
              </w:rPr>
              <w:fldChar w:fldCharType="begin" w:fldLock="1"/>
            </w:r>
            <w:r w:rsidR="00975480" w:rsidRPr="00F832CC">
              <w:rPr>
                <w:sz w:val="24"/>
                <w:szCs w:val="24"/>
                <w:lang w:val="en-US"/>
              </w:rPr>
      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      </w:r>
            <w:r w:rsidR="008A1701" w:rsidRPr="00F832CC">
              <w:rPr>
                <w:sz w:val="24"/>
                <w:szCs w:val="24"/>
                <w:lang w:val="en-US"/>
              </w:rPr>
              <w:fldChar w:fldCharType="separate"/>
            </w:r>
            <w:r w:rsidR="008A1701" w:rsidRPr="00F832CC">
              <w:rPr>
                <w:noProof/>
                <w:sz w:val="24"/>
                <w:szCs w:val="24"/>
                <w:lang w:val="en-US"/>
              </w:rPr>
              <w:t>(Singh &amp; Hassan, 2015)</w:t>
            </w:r>
            <w:r w:rsidR="008A1701" w:rsidRPr="00F832CC">
              <w:rPr>
                <w:sz w:val="24"/>
                <w:szCs w:val="24"/>
                <w:lang w:val="en-US"/>
              </w:rPr>
              <w:fldChar w:fldCharType="end"/>
            </w:r>
            <w:r w:rsidR="008A1701" w:rsidRPr="00F832CC">
              <w:rPr>
                <w:sz w:val="24"/>
                <w:szCs w:val="24"/>
                <w:lang w:val="en-US"/>
              </w:rPr>
              <w:t xml:space="preserve"> dan Jason </w:t>
            </w:r>
            <w:proofErr w:type="spellStart"/>
            <w:r w:rsidR="008A1701" w:rsidRPr="00F832CC">
              <w:rPr>
                <w:sz w:val="24"/>
                <w:szCs w:val="24"/>
                <w:lang w:val="en-US"/>
              </w:rPr>
              <w:t>Garmon</w:t>
            </w:r>
            <w:proofErr w:type="spellEnd"/>
          </w:p>
        </w:tc>
        <w:tc>
          <w:tcPr>
            <w:tcW w:w="1813" w:type="dxa"/>
          </w:tcPr>
          <w:p w14:paraId="043AFD97" w14:textId="0EE83833" w:rsidR="008C089B" w:rsidRPr="00F832CC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 xml:space="preserve">Hasil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dar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an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in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memvalidas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hipotesis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F832CC">
              <w:rPr>
                <w:sz w:val="24"/>
                <w:szCs w:val="24"/>
                <w:lang w:val="en-US"/>
              </w:rPr>
              <w:t>bahwa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 SOLID </w:t>
            </w:r>
            <w:r w:rsidRPr="00F832CC">
              <w:rPr>
                <w:i/>
                <w:iCs/>
                <w:sz w:val="24"/>
                <w:szCs w:val="24"/>
                <w:lang w:val="en-US"/>
              </w:rPr>
              <w:t xml:space="preserve">design principle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merupaka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sebuah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design </w:t>
            </w:r>
            <w:r w:rsidR="001015B6" w:rsidRPr="00F832CC">
              <w:rPr>
                <w:sz w:val="24"/>
                <w:szCs w:val="24"/>
                <w:lang w:val="en-US"/>
              </w:rPr>
              <w:lastRenderedPageBreak/>
              <w:t xml:space="preserve">principle yang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dap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membu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desai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object oriented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semaki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dan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membu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kualitas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perangkat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lunak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semakin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1015B6" w:rsidRPr="00F832CC">
              <w:rPr>
                <w:sz w:val="24"/>
                <w:szCs w:val="24"/>
                <w:lang w:val="en-US"/>
              </w:rPr>
              <w:t>baik</w:t>
            </w:r>
            <w:proofErr w:type="spellEnd"/>
            <w:r w:rsidR="001015B6" w:rsidRPr="00F832CC">
              <w:rPr>
                <w:sz w:val="24"/>
                <w:szCs w:val="24"/>
                <w:lang w:val="en-US"/>
              </w:rPr>
              <w:t xml:space="preserve"> pula.</w:t>
            </w:r>
          </w:p>
        </w:tc>
      </w:tr>
      <w:tr w:rsidR="001155F1" w:rsidRPr="00F832CC" w14:paraId="3B9E54E9" w14:textId="77777777" w:rsidTr="00E01AD3">
        <w:tc>
          <w:tcPr>
            <w:tcW w:w="551" w:type="dxa"/>
          </w:tcPr>
          <w:p w14:paraId="4D622665" w14:textId="72F3C28F" w:rsidR="001155F1" w:rsidRPr="00F832CC" w:rsidRDefault="001155F1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lastRenderedPageBreak/>
              <w:t>3.</w:t>
            </w:r>
          </w:p>
        </w:tc>
        <w:tc>
          <w:tcPr>
            <w:tcW w:w="1701" w:type="dxa"/>
          </w:tcPr>
          <w:p w14:paraId="4A229179" w14:textId="64898867" w:rsidR="00A43586" w:rsidRDefault="0093353A" w:rsidP="008F2AF6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 w:rsidRPr="0093353A">
              <w:t>Impact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of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design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patterns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on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software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quality</w:t>
            </w:r>
            <w:proofErr w:type="spellEnd"/>
            <w:r w:rsidRPr="0093353A">
              <w:t xml:space="preserve">: a </w:t>
            </w:r>
            <w:proofErr w:type="spellStart"/>
            <w:r w:rsidRPr="0093353A">
              <w:t>systematic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literature</w:t>
            </w:r>
            <w:proofErr w:type="spellEnd"/>
            <w:r w:rsidRPr="0093353A">
              <w:t xml:space="preserve"> </w:t>
            </w:r>
            <w:proofErr w:type="spellStart"/>
            <w:r w:rsidRPr="0093353A">
              <w:t>review</w:t>
            </w:r>
            <w:proofErr w:type="spellEnd"/>
          </w:p>
          <w:p w14:paraId="0B42CB7C" w14:textId="77777777" w:rsidR="0093353A" w:rsidRDefault="0093353A" w:rsidP="008F2AF6">
            <w:pPr>
              <w:pStyle w:val="ListParagraph"/>
              <w:spacing w:line="360" w:lineRule="auto"/>
              <w:ind w:left="0"/>
              <w:jc w:val="both"/>
            </w:pPr>
          </w:p>
          <w:p w14:paraId="2324D090" w14:textId="77777777" w:rsidR="00A43586" w:rsidRDefault="00A4358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ulis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4967CA88" w14:textId="42C2C6E7" w:rsidR="00A43586" w:rsidRPr="00A43586" w:rsidRDefault="0093353A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lang w:val="en-US"/>
              </w:rPr>
              <w:t>Fad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Wedyan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Somi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bufakher</w:t>
            </w:r>
            <w:proofErr w:type="spellEnd"/>
          </w:p>
        </w:tc>
        <w:tc>
          <w:tcPr>
            <w:tcW w:w="1285" w:type="dxa"/>
          </w:tcPr>
          <w:p w14:paraId="2DD19514" w14:textId="4E0AA223" w:rsidR="001155F1" w:rsidRPr="00F832CC" w:rsidRDefault="0093353A" w:rsidP="002F544D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>2020</w:t>
            </w:r>
            <w:r w:rsidR="006D2F06" w:rsidRPr="00F832CC">
              <w:rPr>
                <w:sz w:val="24"/>
                <w:szCs w:val="24"/>
                <w:lang w:val="en-US"/>
              </w:rPr>
              <w:t xml:space="preserve">, </w:t>
            </w:r>
            <w:r>
              <w:rPr>
                <w:sz w:val="24"/>
                <w:szCs w:val="24"/>
                <w:lang w:val="en-US"/>
              </w:rPr>
              <w:t>USA</w:t>
            </w:r>
          </w:p>
        </w:tc>
        <w:tc>
          <w:tcPr>
            <w:tcW w:w="1267" w:type="dxa"/>
          </w:tcPr>
          <w:p w14:paraId="5C50F9A7" w14:textId="5BF54B95" w:rsidR="001155F1" w:rsidRPr="00F832CC" w:rsidRDefault="006D2F0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tif</w:t>
            </w:r>
            <w:proofErr w:type="spellEnd"/>
          </w:p>
        </w:tc>
        <w:tc>
          <w:tcPr>
            <w:tcW w:w="1679" w:type="dxa"/>
          </w:tcPr>
          <w:p w14:paraId="29867042" w14:textId="5F9F265A" w:rsidR="001155F1" w:rsidRPr="00F832CC" w:rsidRDefault="007D4D2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50 </w:t>
            </w:r>
            <w:proofErr w:type="spellStart"/>
            <w:r>
              <w:rPr>
                <w:sz w:val="24"/>
                <w:szCs w:val="24"/>
                <w:lang w:val="en-US"/>
              </w:rPr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utam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dar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rentang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waktu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2000 - 2018</w:t>
            </w:r>
          </w:p>
        </w:tc>
        <w:tc>
          <w:tcPr>
            <w:tcW w:w="1813" w:type="dxa"/>
          </w:tcPr>
          <w:p w14:paraId="258D5FBB" w14:textId="2399ACB7" w:rsidR="001155F1" w:rsidRPr="00F832CC" w:rsidRDefault="00FC6099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in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mengamat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riode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2000 – 2018 </w:t>
            </w:r>
            <w:proofErr w:type="spellStart"/>
            <w:r>
              <w:rPr>
                <w:sz w:val="24"/>
                <w:szCs w:val="24"/>
                <w:lang w:val="en-US"/>
              </w:rPr>
              <w:t>mengena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esign patterns</w:t>
            </w:r>
            <w:r w:rsidR="00E8611D">
              <w:rPr>
                <w:sz w:val="24"/>
                <w:szCs w:val="24"/>
                <w:lang w:val="en-US"/>
              </w:rPr>
              <w:t xml:space="preserve">.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Penulis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menyebutkan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bahwa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design pattern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terbukti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secara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empiris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mempunyai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positive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efek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 w:rsidR="00E8611D">
              <w:rPr>
                <w:sz w:val="24"/>
                <w:szCs w:val="24"/>
                <w:lang w:val="en-US"/>
              </w:rPr>
              <w:t>dalam</w:t>
            </w:r>
            <w:proofErr w:type="spellEnd"/>
            <w:r w:rsidR="00E8611D">
              <w:rPr>
                <w:sz w:val="24"/>
                <w:szCs w:val="24"/>
                <w:lang w:val="en-US"/>
              </w:rPr>
              <w:t xml:space="preserve"> maintainability</w:t>
            </w:r>
          </w:p>
        </w:tc>
      </w:tr>
      <w:tr w:rsidR="002A4B32" w:rsidRPr="00F832CC" w14:paraId="66097634" w14:textId="77777777" w:rsidTr="00E01AD3">
        <w:tc>
          <w:tcPr>
            <w:tcW w:w="551" w:type="dxa"/>
          </w:tcPr>
          <w:p w14:paraId="4A58286B" w14:textId="479A9A5C" w:rsidR="002A4B32" w:rsidRPr="00F832CC" w:rsidRDefault="00816EF5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 w:rsidRPr="00F832CC">
              <w:rPr>
                <w:sz w:val="24"/>
                <w:szCs w:val="24"/>
                <w:lang w:val="en-US"/>
              </w:rPr>
              <w:t xml:space="preserve">4. </w:t>
            </w:r>
          </w:p>
        </w:tc>
        <w:tc>
          <w:tcPr>
            <w:tcW w:w="1701" w:type="dxa"/>
          </w:tcPr>
          <w:p w14:paraId="47FA1B0F" w14:textId="627972E0" w:rsidR="00671AC6" w:rsidRDefault="002068FC" w:rsidP="008F2AF6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Impact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</w:t>
            </w:r>
            <w:proofErr w:type="spellStart"/>
            <w:r>
              <w:t>Abstract</w:t>
            </w:r>
            <w:proofErr w:type="spellEnd"/>
            <w:r>
              <w:t xml:space="preserve"> Factory </w:t>
            </w:r>
            <w:proofErr w:type="spellStart"/>
            <w:r>
              <w:t>and</w:t>
            </w:r>
            <w:proofErr w:type="spellEnd"/>
            <w:r>
              <w:t xml:space="preserve"> </w:t>
            </w:r>
            <w:proofErr w:type="spellStart"/>
            <w:r>
              <w:t>Decorator</w:t>
            </w:r>
            <w:proofErr w:type="spellEnd"/>
            <w:r>
              <w:t xml:space="preserve"> </w:t>
            </w:r>
            <w:r>
              <w:lastRenderedPageBreak/>
              <w:t xml:space="preserve">Design </w:t>
            </w:r>
            <w:proofErr w:type="spellStart"/>
            <w:r>
              <w:t>Patterns</w:t>
            </w:r>
            <w:proofErr w:type="spellEnd"/>
            <w:r>
              <w:t xml:space="preserve"> </w:t>
            </w:r>
            <w:proofErr w:type="spellStart"/>
            <w:r>
              <w:t>on</w:t>
            </w:r>
            <w:proofErr w:type="spellEnd"/>
            <w:r>
              <w:t xml:space="preserve"> </w:t>
            </w:r>
            <w:proofErr w:type="spellStart"/>
            <w:r>
              <w:t>Software</w:t>
            </w:r>
            <w:proofErr w:type="spellEnd"/>
            <w:r>
              <w:t xml:space="preserve"> </w:t>
            </w:r>
            <w:proofErr w:type="spellStart"/>
            <w:r>
              <w:t>Maintainability</w:t>
            </w:r>
            <w:proofErr w:type="spellEnd"/>
            <w:r>
              <w:t xml:space="preserve">: </w:t>
            </w:r>
            <w:proofErr w:type="spellStart"/>
            <w:r>
              <w:t>Empirical</w:t>
            </w:r>
            <w:proofErr w:type="spellEnd"/>
            <w:r>
              <w:t xml:space="preserve"> </w:t>
            </w:r>
            <w:proofErr w:type="spellStart"/>
            <w:r>
              <w:t>Evaluation</w:t>
            </w:r>
            <w:proofErr w:type="spellEnd"/>
            <w:r>
              <w:t xml:space="preserve"> </w:t>
            </w:r>
            <w:proofErr w:type="spellStart"/>
            <w:r>
              <w:t>using</w:t>
            </w:r>
            <w:proofErr w:type="spellEnd"/>
            <w:r>
              <w:t xml:space="preserve"> CK </w:t>
            </w:r>
            <w:proofErr w:type="spellStart"/>
            <w:r>
              <w:t>Metrics</w:t>
            </w:r>
            <w:proofErr w:type="spellEnd"/>
          </w:p>
          <w:p w14:paraId="6838D7C2" w14:textId="77777777" w:rsidR="002068FC" w:rsidRPr="00F832CC" w:rsidRDefault="002068FC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</w:rPr>
            </w:pPr>
          </w:p>
          <w:p w14:paraId="4064FF08" w14:textId="77777777" w:rsidR="00671AC6" w:rsidRPr="00F832CC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Peneliti</w:t>
            </w:r>
            <w:proofErr w:type="spellEnd"/>
            <w:r w:rsidRPr="00F832CC">
              <w:rPr>
                <w:sz w:val="24"/>
                <w:szCs w:val="24"/>
                <w:lang w:val="en-US"/>
              </w:rPr>
              <w:t xml:space="preserve">: </w:t>
            </w:r>
          </w:p>
          <w:p w14:paraId="33136624" w14:textId="69D698DF" w:rsidR="00671AC6" w:rsidRPr="00F832CC" w:rsidRDefault="002068FC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Aisha </w:t>
            </w:r>
            <w:proofErr w:type="spellStart"/>
            <w:r>
              <w:rPr>
                <w:sz w:val="24"/>
                <w:szCs w:val="24"/>
                <w:lang w:val="en-US"/>
              </w:rPr>
              <w:t>Kurmangal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, Muhammad Ehsan Rana, dan Wan </w:t>
            </w:r>
            <w:proofErr w:type="spellStart"/>
            <w:r>
              <w:rPr>
                <w:sz w:val="24"/>
                <w:szCs w:val="24"/>
                <w:lang w:val="en-US"/>
              </w:rPr>
              <w:t>Nurhayat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Wan Ab Rahman</w:t>
            </w:r>
          </w:p>
        </w:tc>
        <w:tc>
          <w:tcPr>
            <w:tcW w:w="1285" w:type="dxa"/>
          </w:tcPr>
          <w:p w14:paraId="0A4241AE" w14:textId="579735DD" w:rsidR="002A4B32" w:rsidRPr="00F832CC" w:rsidRDefault="0037425B" w:rsidP="002F544D">
            <w:pPr>
              <w:pStyle w:val="ListParagraph"/>
              <w:spacing w:line="360" w:lineRule="auto"/>
              <w:ind w:left="0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lastRenderedPageBreak/>
              <w:t>2022</w:t>
            </w:r>
            <w:r w:rsidR="006F0384" w:rsidRPr="00F832CC">
              <w:rPr>
                <w:sz w:val="24"/>
                <w:szCs w:val="24"/>
                <w:lang w:val="en-US"/>
              </w:rPr>
              <w:t xml:space="preserve">, </w:t>
            </w:r>
            <w:r>
              <w:rPr>
                <w:sz w:val="24"/>
                <w:szCs w:val="24"/>
                <w:lang w:val="en-US"/>
              </w:rPr>
              <w:t>Malaysia</w:t>
            </w:r>
          </w:p>
        </w:tc>
        <w:tc>
          <w:tcPr>
            <w:tcW w:w="1267" w:type="dxa"/>
          </w:tcPr>
          <w:p w14:paraId="2ADE7872" w14:textId="7EDBEFA5" w:rsidR="002A4B32" w:rsidRPr="00F832CC" w:rsidRDefault="006F0384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 w:rsidRPr="00F832CC">
              <w:rPr>
                <w:sz w:val="24"/>
                <w:szCs w:val="24"/>
                <w:lang w:val="en-US"/>
              </w:rPr>
              <w:t>Kuantitaif</w:t>
            </w:r>
            <w:proofErr w:type="spellEnd"/>
          </w:p>
        </w:tc>
        <w:tc>
          <w:tcPr>
            <w:tcW w:w="1679" w:type="dxa"/>
          </w:tcPr>
          <w:p w14:paraId="33BF64CA" w14:textId="4E889D66" w:rsidR="002A4B32" w:rsidRPr="00F832CC" w:rsidRDefault="0037425B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r>
              <w:rPr>
                <w:sz w:val="24"/>
                <w:szCs w:val="24"/>
                <w:lang w:val="en-US"/>
              </w:rPr>
              <w:t xml:space="preserve">Sample problem </w:t>
            </w:r>
            <w:r>
              <w:rPr>
                <w:sz w:val="24"/>
                <w:szCs w:val="24"/>
                <w:lang w:val="en-US"/>
              </w:rPr>
              <w:lastRenderedPageBreak/>
              <w:t xml:space="preserve">scenario of car manufacturing </w:t>
            </w:r>
          </w:p>
        </w:tc>
        <w:tc>
          <w:tcPr>
            <w:tcW w:w="1813" w:type="dxa"/>
          </w:tcPr>
          <w:p w14:paraId="508A55C6" w14:textId="26D2F79C" w:rsidR="002A4B32" w:rsidRPr="00F832CC" w:rsidRDefault="00E20DA9" w:rsidP="008F2AF6">
            <w:pPr>
              <w:pStyle w:val="ListParagraph"/>
              <w:spacing w:line="360" w:lineRule="auto"/>
              <w:ind w:left="0"/>
              <w:jc w:val="both"/>
              <w:rPr>
                <w:sz w:val="24"/>
                <w:szCs w:val="24"/>
                <w:lang w:val="en-US"/>
              </w:rPr>
            </w:pPr>
            <w:proofErr w:type="spellStart"/>
            <w:r>
              <w:rPr>
                <w:sz w:val="24"/>
                <w:szCs w:val="24"/>
                <w:lang w:val="en-US"/>
              </w:rPr>
              <w:lastRenderedPageBreak/>
              <w:t>Peneliti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in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membahas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lastRenderedPageBreak/>
              <w:t>mengena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ua </w:t>
            </w:r>
            <w:proofErr w:type="spellStart"/>
            <w:r>
              <w:rPr>
                <w:sz w:val="24"/>
                <w:szCs w:val="24"/>
                <w:lang w:val="en-US"/>
              </w:rPr>
              <w:t>buah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esign principle </w:t>
            </w:r>
            <w:proofErr w:type="spellStart"/>
            <w:r>
              <w:rPr>
                <w:sz w:val="24"/>
                <w:szCs w:val="24"/>
                <w:lang w:val="en-US"/>
              </w:rPr>
              <w:t>yaitu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abstract factory dan decorator </w:t>
            </w:r>
            <w:proofErr w:type="spellStart"/>
            <w:r>
              <w:rPr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engukur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CKJM </w:t>
            </w:r>
            <w:proofErr w:type="spellStart"/>
            <w:r>
              <w:rPr>
                <w:sz w:val="24"/>
                <w:szCs w:val="24"/>
                <w:lang w:val="en-US"/>
              </w:rPr>
              <w:t>menghasilk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sebuah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analisis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sz w:val="24"/>
                <w:szCs w:val="24"/>
                <w:lang w:val="en-US"/>
              </w:rPr>
              <w:t>menunjukan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design patterns </w:t>
            </w:r>
            <w:proofErr w:type="spellStart"/>
            <w:r>
              <w:rPr>
                <w:sz w:val="24"/>
                <w:szCs w:val="24"/>
                <w:lang w:val="en-US"/>
              </w:rPr>
              <w:t>secara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positif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sz w:val="24"/>
                <w:szCs w:val="24"/>
                <w:lang w:val="en-US"/>
              </w:rPr>
              <w:t>mempengaruhi</w:t>
            </w:r>
            <w:proofErr w:type="spellEnd"/>
            <w:r>
              <w:rPr>
                <w:sz w:val="24"/>
                <w:szCs w:val="24"/>
                <w:lang w:val="en-US"/>
              </w:rPr>
              <w:t xml:space="preserve"> software maintainability</w:t>
            </w:r>
          </w:p>
        </w:tc>
      </w:tr>
    </w:tbl>
    <w:p w14:paraId="3F9703FF" w14:textId="77777777" w:rsidR="008F2AF6" w:rsidRPr="00F832CC" w:rsidRDefault="008F2AF6" w:rsidP="008F2AF6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</w:p>
    <w:p w14:paraId="079F3CCA" w14:textId="77777777" w:rsidR="008F2AF6" w:rsidRPr="00F832CC" w:rsidRDefault="008F2AF6" w:rsidP="000E61CC">
      <w:pPr>
        <w:pStyle w:val="ListParagraph"/>
        <w:spacing w:line="360" w:lineRule="auto"/>
        <w:jc w:val="both"/>
        <w:rPr>
          <w:sz w:val="24"/>
          <w:szCs w:val="24"/>
          <w:lang w:val="en-US"/>
        </w:rPr>
      </w:pPr>
    </w:p>
    <w:p w14:paraId="649A4316" w14:textId="2460EDEB" w:rsidR="002B02BD" w:rsidRPr="00F832CC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4" w:name="_Toc126223847"/>
      <w:r w:rsidRPr="00F832CC">
        <w:rPr>
          <w:rFonts w:cs="Times New Roman"/>
          <w:szCs w:val="24"/>
        </w:rPr>
        <w:t>Kerangka Pemikiran</w:t>
      </w:r>
      <w:bookmarkEnd w:id="14"/>
    </w:p>
    <w:p w14:paraId="56E3EB36" w14:textId="209DC151" w:rsidR="00845266" w:rsidRPr="00F832CC" w:rsidRDefault="0006350C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ependent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erikat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maintainability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ebagaiman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fleksi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irawat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variable independent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variabe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bebas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dal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urce code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yang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ibuat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F0DF94B" w14:textId="77777777" w:rsidR="00167480" w:rsidRPr="00F832CC" w:rsidRDefault="00167480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</w:p>
    <w:p w14:paraId="3ED0DA9E" w14:textId="77777777" w:rsidR="00F7552D" w:rsidRDefault="006F464C" w:rsidP="00F7552D">
      <w:pPr>
        <w:keepNext/>
        <w:spacing w:line="360" w:lineRule="auto"/>
        <w:ind w:left="720"/>
        <w:jc w:val="center"/>
      </w:pPr>
      <w:r w:rsidRPr="00F832CC">
        <w:rPr>
          <w:rFonts w:ascii="Times New Roman" w:hAnsi="Times New Roman" w:cs="Times New Roman"/>
          <w:noProof/>
          <w:sz w:val="24"/>
          <w:szCs w:val="24"/>
          <w:lang w:val="en-US"/>
        </w:rPr>
        <w:lastRenderedPageBreak/>
        <w:drawing>
          <wp:inline distT="0" distB="0" distL="0" distR="0" wp14:anchorId="7DC425EC" wp14:editId="68EFCC89">
            <wp:extent cx="4235668" cy="1009702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35668" cy="1009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9D267C" w14:textId="5985F0C8" w:rsidR="00C1778C" w:rsidRPr="00F7552D" w:rsidRDefault="00F7552D" w:rsidP="00F7552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  <w:lang w:val="en-US"/>
        </w:rPr>
      </w:pPr>
      <w:bookmarkStart w:id="15" w:name="_Toc126156888"/>
      <w:r w:rsidRPr="00F7552D">
        <w:rPr>
          <w:i w:val="0"/>
          <w:iCs w:val="0"/>
          <w:color w:val="auto"/>
        </w:rPr>
        <w:t xml:space="preserve">Gambar </w:t>
      </w:r>
      <w:r w:rsidRPr="00F7552D">
        <w:rPr>
          <w:i w:val="0"/>
          <w:iCs w:val="0"/>
          <w:color w:val="auto"/>
        </w:rPr>
        <w:fldChar w:fldCharType="begin"/>
      </w:r>
      <w:r w:rsidRPr="00F7552D">
        <w:rPr>
          <w:i w:val="0"/>
          <w:iCs w:val="0"/>
          <w:color w:val="auto"/>
        </w:rPr>
        <w:instrText xml:space="preserve"> SEQ Gambar \* ARABIC </w:instrText>
      </w:r>
      <w:r w:rsidRPr="00F7552D">
        <w:rPr>
          <w:i w:val="0"/>
          <w:iCs w:val="0"/>
          <w:color w:val="auto"/>
        </w:rPr>
        <w:fldChar w:fldCharType="separate"/>
      </w:r>
      <w:r w:rsidR="007534F3">
        <w:rPr>
          <w:i w:val="0"/>
          <w:iCs w:val="0"/>
          <w:noProof/>
          <w:color w:val="auto"/>
        </w:rPr>
        <w:t>3</w:t>
      </w:r>
      <w:r w:rsidRPr="00F7552D">
        <w:rPr>
          <w:i w:val="0"/>
          <w:iCs w:val="0"/>
          <w:color w:val="auto"/>
        </w:rPr>
        <w:fldChar w:fldCharType="end"/>
      </w:r>
      <w:r w:rsidRPr="00F7552D">
        <w:rPr>
          <w:i w:val="0"/>
          <w:iCs w:val="0"/>
          <w:color w:val="auto"/>
          <w:lang w:val="en-US"/>
        </w:rPr>
        <w:t xml:space="preserve"> </w:t>
      </w:r>
      <w:proofErr w:type="spellStart"/>
      <w:r w:rsidRPr="00F7552D">
        <w:rPr>
          <w:i w:val="0"/>
          <w:iCs w:val="0"/>
          <w:color w:val="auto"/>
          <w:lang w:val="en-US"/>
        </w:rPr>
        <w:t>variabel</w:t>
      </w:r>
      <w:proofErr w:type="spellEnd"/>
      <w:r w:rsidRPr="00F7552D">
        <w:rPr>
          <w:i w:val="0"/>
          <w:iCs w:val="0"/>
          <w:color w:val="auto"/>
          <w:lang w:val="en-US"/>
        </w:rPr>
        <w:t xml:space="preserve"> yang </w:t>
      </w:r>
      <w:proofErr w:type="spellStart"/>
      <w:r w:rsidRPr="00F7552D">
        <w:rPr>
          <w:i w:val="0"/>
          <w:iCs w:val="0"/>
          <w:color w:val="auto"/>
          <w:lang w:val="en-US"/>
        </w:rPr>
        <w:t>digunakan</w:t>
      </w:r>
      <w:bookmarkEnd w:id="15"/>
      <w:proofErr w:type="spellEnd"/>
    </w:p>
    <w:p w14:paraId="0C1F2F61" w14:textId="78E061C5" w:rsidR="0098384C" w:rsidRPr="00F832CC" w:rsidRDefault="0098384C" w:rsidP="006050C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832CC">
        <w:rPr>
          <w:sz w:val="24"/>
          <w:szCs w:val="24"/>
          <w:lang w:val="en-US"/>
        </w:rPr>
        <w:tab/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2306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ftware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ekal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12306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>deploy</w:t>
      </w:r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elesa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erlunya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terus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menerus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perlu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design yang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matang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software design yang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buruk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menyebab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plikas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sulit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parah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dikembangkan</w:t>
      </w:r>
      <w:proofErr w:type="spellEnd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12306" w:rsidRPr="00F832CC">
        <w:rPr>
          <w:rFonts w:ascii="Times New Roman" w:hAnsi="Times New Roman" w:cs="Times New Roman"/>
          <w:sz w:val="24"/>
          <w:szCs w:val="24"/>
          <w:lang w:val="en-US"/>
        </w:rPr>
        <w:t>lagi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Oleh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diperlukannya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arahan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54945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guidelines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menciptakan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design yang </w:t>
      </w:r>
      <w:proofErr w:type="spellStart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15494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</w:p>
    <w:p w14:paraId="5313B368" w14:textId="62BE13FD" w:rsidR="00154945" w:rsidRDefault="00154945" w:rsidP="006050C3">
      <w:p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F832CC">
        <w:rPr>
          <w:rFonts w:ascii="Times New Roman" w:hAnsi="Times New Roman" w:cs="Times New Roman"/>
          <w:sz w:val="24"/>
          <w:szCs w:val="24"/>
          <w:lang w:val="en-US"/>
        </w:rPr>
        <w:tab/>
        <w:t xml:space="preserve">Oleh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karen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t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yang </w:t>
      </w:r>
      <w:r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ainable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harus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esign principle</w:t>
      </w:r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SOLID design principle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alah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satu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esign principle yang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design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membuat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software </w:t>
      </w:r>
      <w:proofErr w:type="spellStart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>lebih</w:t>
      </w:r>
      <w:proofErr w:type="spellEnd"/>
      <w:r w:rsidR="00F767F7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maintainable.</w:t>
      </w:r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Berdasark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urai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atas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kerangka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berpikir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dipetakan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9A5C15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: </w:t>
      </w:r>
    </w:p>
    <w:p w14:paraId="3111BB3C" w14:textId="7AC578CD" w:rsidR="00063AE5" w:rsidRPr="00063AE5" w:rsidRDefault="00063AE5" w:rsidP="006050C3">
      <w:pPr>
        <w:spacing w:line="360" w:lineRule="auto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063AE5">
        <w:rPr>
          <w:rFonts w:ascii="Times New Roman" w:hAnsi="Times New Roman" w:cs="Times New Roman"/>
          <w:color w:val="FF0000"/>
          <w:sz w:val="24"/>
          <w:szCs w:val="24"/>
          <w:lang w:val="en-US"/>
        </w:rPr>
        <w:t xml:space="preserve">Object design principle </w:t>
      </w:r>
      <w:proofErr w:type="spellStart"/>
      <w:r w:rsidRPr="00063AE5">
        <w:rPr>
          <w:rFonts w:ascii="Times New Roman" w:hAnsi="Times New Roman" w:cs="Times New Roman"/>
          <w:color w:val="FF0000"/>
          <w:sz w:val="24"/>
          <w:szCs w:val="24"/>
          <w:lang w:val="en-US"/>
        </w:rPr>
        <w:t>gama</w:t>
      </w:r>
      <w:proofErr w:type="spellEnd"/>
    </w:p>
    <w:p w14:paraId="54D0CB4F" w14:textId="77777777" w:rsidR="00F7552D" w:rsidRDefault="00AB7440" w:rsidP="00F7552D">
      <w:pPr>
        <w:keepNext/>
        <w:spacing w:line="360" w:lineRule="auto"/>
        <w:ind w:left="720"/>
        <w:jc w:val="center"/>
      </w:pPr>
      <w:r w:rsidRPr="00F832CC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73314B2" wp14:editId="2F66FF61">
            <wp:extent cx="4769578" cy="5289550"/>
            <wp:effectExtent l="0" t="0" r="0" b="635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3236" cy="5304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16815C" w14:textId="561DEA18" w:rsidR="009954CF" w:rsidRPr="00F7552D" w:rsidRDefault="00F7552D" w:rsidP="00F7552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6" w:name="_Toc126156889"/>
      <w:r w:rsidRPr="00F7552D">
        <w:rPr>
          <w:i w:val="0"/>
          <w:iCs w:val="0"/>
          <w:color w:val="auto"/>
        </w:rPr>
        <w:t xml:space="preserve">Gambar </w:t>
      </w:r>
      <w:r w:rsidRPr="00F7552D">
        <w:rPr>
          <w:i w:val="0"/>
          <w:iCs w:val="0"/>
          <w:color w:val="auto"/>
        </w:rPr>
        <w:fldChar w:fldCharType="begin"/>
      </w:r>
      <w:r w:rsidRPr="00F7552D">
        <w:rPr>
          <w:i w:val="0"/>
          <w:iCs w:val="0"/>
          <w:color w:val="auto"/>
        </w:rPr>
        <w:instrText xml:space="preserve"> SEQ Gambar \* ARABIC </w:instrText>
      </w:r>
      <w:r w:rsidRPr="00F7552D">
        <w:rPr>
          <w:i w:val="0"/>
          <w:iCs w:val="0"/>
          <w:color w:val="auto"/>
        </w:rPr>
        <w:fldChar w:fldCharType="separate"/>
      </w:r>
      <w:r w:rsidR="007534F3">
        <w:rPr>
          <w:i w:val="0"/>
          <w:iCs w:val="0"/>
          <w:noProof/>
          <w:color w:val="auto"/>
        </w:rPr>
        <w:t>4</w:t>
      </w:r>
      <w:r w:rsidRPr="00F7552D">
        <w:rPr>
          <w:i w:val="0"/>
          <w:iCs w:val="0"/>
          <w:color w:val="auto"/>
        </w:rPr>
        <w:fldChar w:fldCharType="end"/>
      </w:r>
      <w:r w:rsidRPr="00F7552D">
        <w:rPr>
          <w:i w:val="0"/>
          <w:iCs w:val="0"/>
          <w:color w:val="auto"/>
          <w:lang w:val="en-US"/>
        </w:rPr>
        <w:t xml:space="preserve"> </w:t>
      </w:r>
      <w:proofErr w:type="spellStart"/>
      <w:r w:rsidRPr="00F7552D">
        <w:rPr>
          <w:i w:val="0"/>
          <w:iCs w:val="0"/>
          <w:color w:val="auto"/>
          <w:lang w:val="en-US"/>
        </w:rPr>
        <w:t>Kerangka</w:t>
      </w:r>
      <w:proofErr w:type="spellEnd"/>
      <w:r w:rsidRPr="00F7552D">
        <w:rPr>
          <w:i w:val="0"/>
          <w:iCs w:val="0"/>
          <w:color w:val="auto"/>
          <w:lang w:val="en-US"/>
        </w:rPr>
        <w:t xml:space="preserve"> </w:t>
      </w:r>
      <w:proofErr w:type="spellStart"/>
      <w:r w:rsidRPr="00F7552D">
        <w:rPr>
          <w:i w:val="0"/>
          <w:iCs w:val="0"/>
          <w:color w:val="auto"/>
          <w:lang w:val="en-US"/>
        </w:rPr>
        <w:t>Pemikiran</w:t>
      </w:r>
      <w:bookmarkEnd w:id="16"/>
      <w:proofErr w:type="spellEnd"/>
    </w:p>
    <w:p w14:paraId="74E55B1B" w14:textId="2A097B52" w:rsidR="007E530A" w:rsidRPr="00F832CC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7" w:name="_Toc126223848"/>
      <w:r w:rsidRPr="00F832CC">
        <w:rPr>
          <w:rFonts w:cs="Times New Roman"/>
          <w:szCs w:val="24"/>
        </w:rPr>
        <w:t>Metode Penelitian</w:t>
      </w:r>
      <w:bookmarkEnd w:id="17"/>
    </w:p>
    <w:p w14:paraId="4B37140E" w14:textId="77EC61A5" w:rsidR="007E1360" w:rsidRPr="00F832CC" w:rsidRDefault="00577CDF" w:rsidP="001313AB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pengerja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ahap-tahap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lain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rumusan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diteliti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242573" w:rsidRPr="00F832CC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maintainability,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analisis</w:t>
      </w:r>
      <w:proofErr w:type="spellEnd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>evaluasi</w:t>
      </w:r>
      <w:proofErr w:type="spellEnd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B706B1" w:rsidRPr="00F832CC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, dan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terakhir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penarik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kesimpul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. Alur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dilihat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gambar</w:t>
      </w:r>
      <w:proofErr w:type="spellEnd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242573" w:rsidRPr="00F832CC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</w:p>
    <w:p w14:paraId="575E7792" w14:textId="77777777" w:rsidR="00555CB9" w:rsidRDefault="00B706B1" w:rsidP="00555CB9">
      <w:pPr>
        <w:keepNext/>
        <w:ind w:left="720" w:firstLine="720"/>
        <w:jc w:val="center"/>
      </w:pPr>
      <w:r w:rsidRPr="00F832CC">
        <w:rPr>
          <w:noProof/>
          <w:sz w:val="24"/>
          <w:szCs w:val="24"/>
        </w:rPr>
        <w:lastRenderedPageBreak/>
        <w:drawing>
          <wp:inline distT="0" distB="0" distL="0" distR="0" wp14:anchorId="272AF939" wp14:editId="7DA6BC7A">
            <wp:extent cx="2323042" cy="2787650"/>
            <wp:effectExtent l="0" t="0" r="127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27527" cy="27930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275A10" w14:textId="76A47B03" w:rsidR="00A735D3" w:rsidRDefault="00555CB9" w:rsidP="00555CB9">
      <w:pPr>
        <w:pStyle w:val="Caption"/>
        <w:ind w:firstLine="720"/>
        <w:jc w:val="center"/>
        <w:rPr>
          <w:i w:val="0"/>
          <w:iCs w:val="0"/>
          <w:color w:val="auto"/>
          <w:lang w:val="en-US"/>
        </w:rPr>
      </w:pPr>
      <w:r>
        <w:rPr>
          <w:lang w:val="en-US"/>
        </w:rPr>
        <w:t xml:space="preserve">        </w:t>
      </w:r>
      <w:bookmarkStart w:id="18" w:name="_Toc126156890"/>
      <w:r w:rsidRPr="00555CB9">
        <w:rPr>
          <w:i w:val="0"/>
          <w:iCs w:val="0"/>
          <w:color w:val="auto"/>
        </w:rPr>
        <w:t xml:space="preserve">Gambar </w:t>
      </w:r>
      <w:r w:rsidRPr="00555CB9">
        <w:rPr>
          <w:i w:val="0"/>
          <w:iCs w:val="0"/>
          <w:color w:val="auto"/>
        </w:rPr>
        <w:fldChar w:fldCharType="begin"/>
      </w:r>
      <w:r w:rsidRPr="00555CB9">
        <w:rPr>
          <w:i w:val="0"/>
          <w:iCs w:val="0"/>
          <w:color w:val="auto"/>
        </w:rPr>
        <w:instrText xml:space="preserve"> SEQ Gambar \* ARABIC </w:instrText>
      </w:r>
      <w:r w:rsidRPr="00555CB9">
        <w:rPr>
          <w:i w:val="0"/>
          <w:iCs w:val="0"/>
          <w:color w:val="auto"/>
        </w:rPr>
        <w:fldChar w:fldCharType="separate"/>
      </w:r>
      <w:r w:rsidR="007534F3">
        <w:rPr>
          <w:i w:val="0"/>
          <w:iCs w:val="0"/>
          <w:noProof/>
          <w:color w:val="auto"/>
        </w:rPr>
        <w:t>5</w:t>
      </w:r>
      <w:r w:rsidRPr="00555CB9">
        <w:rPr>
          <w:i w:val="0"/>
          <w:iCs w:val="0"/>
          <w:color w:val="auto"/>
        </w:rPr>
        <w:fldChar w:fldCharType="end"/>
      </w:r>
      <w:r w:rsidRPr="00555CB9">
        <w:rPr>
          <w:i w:val="0"/>
          <w:iCs w:val="0"/>
          <w:color w:val="auto"/>
          <w:lang w:val="en-US"/>
        </w:rPr>
        <w:t xml:space="preserve"> </w:t>
      </w:r>
      <w:proofErr w:type="spellStart"/>
      <w:r w:rsidRPr="00555CB9">
        <w:rPr>
          <w:i w:val="0"/>
          <w:iCs w:val="0"/>
          <w:color w:val="auto"/>
          <w:lang w:val="en-US"/>
        </w:rPr>
        <w:t>Tahapan</w:t>
      </w:r>
      <w:proofErr w:type="spellEnd"/>
      <w:r w:rsidRPr="00555CB9">
        <w:rPr>
          <w:i w:val="0"/>
          <w:iCs w:val="0"/>
          <w:color w:val="auto"/>
          <w:lang w:val="en-US"/>
        </w:rPr>
        <w:t xml:space="preserve"> </w:t>
      </w:r>
      <w:proofErr w:type="spellStart"/>
      <w:r w:rsidRPr="00555CB9">
        <w:rPr>
          <w:i w:val="0"/>
          <w:iCs w:val="0"/>
          <w:color w:val="auto"/>
          <w:lang w:val="en-US"/>
        </w:rPr>
        <w:t>Metode</w:t>
      </w:r>
      <w:proofErr w:type="spellEnd"/>
      <w:r w:rsidRPr="00555CB9">
        <w:rPr>
          <w:i w:val="0"/>
          <w:iCs w:val="0"/>
          <w:color w:val="auto"/>
          <w:lang w:val="en-US"/>
        </w:rPr>
        <w:t xml:space="preserve"> </w:t>
      </w:r>
      <w:proofErr w:type="spellStart"/>
      <w:r w:rsidRPr="00555CB9">
        <w:rPr>
          <w:i w:val="0"/>
          <w:iCs w:val="0"/>
          <w:color w:val="auto"/>
          <w:lang w:val="en-US"/>
        </w:rPr>
        <w:t>Penelitian</w:t>
      </w:r>
      <w:bookmarkEnd w:id="18"/>
      <w:proofErr w:type="spellEnd"/>
    </w:p>
    <w:p w14:paraId="1F100DD7" w14:textId="606B5E87" w:rsidR="006A46EF" w:rsidRPr="006A46EF" w:rsidRDefault="006A46EF" w:rsidP="006A46EF">
      <w:pPr>
        <w:rPr>
          <w:lang w:val="en-US"/>
        </w:rPr>
      </w:pPr>
      <w:r>
        <w:rPr>
          <w:lang w:val="en-US"/>
        </w:rPr>
        <w:tab/>
      </w:r>
      <w:r w:rsidRPr="006A46EF">
        <w:rPr>
          <w:color w:val="FF0000"/>
          <w:lang w:val="en-US"/>
        </w:rPr>
        <w:t>Include solid</w:t>
      </w:r>
    </w:p>
    <w:p w14:paraId="54A94413" w14:textId="1923D882" w:rsidR="00A735D3" w:rsidRPr="000C3128" w:rsidRDefault="00A735D3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19" w:name="_Toc126223849"/>
      <w:proofErr w:type="spellStart"/>
      <w:r w:rsidRPr="000C3128">
        <w:rPr>
          <w:rFonts w:cs="Times New Roman"/>
          <w:szCs w:val="24"/>
          <w:lang w:val="en-US"/>
        </w:rPr>
        <w:t>Perumusan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Masalah</w:t>
      </w:r>
      <w:bookmarkEnd w:id="19"/>
      <w:proofErr w:type="spellEnd"/>
    </w:p>
    <w:p w14:paraId="6BEF8D84" w14:textId="316793B1" w:rsidR="00A735D3" w:rsidRPr="000C3128" w:rsidRDefault="00A735D3" w:rsidP="001313AB">
      <w:pPr>
        <w:spacing w:line="360" w:lineRule="auto"/>
        <w:ind w:left="720" w:firstLine="72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umus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wal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Pad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ata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elakang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milih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lgoritm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yelesai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identifikas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D99AEDC" w14:textId="62A690A1" w:rsidR="00A735D3" w:rsidRPr="000C3128" w:rsidRDefault="00A735D3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0" w:name="_Toc126223850"/>
      <w:proofErr w:type="spellStart"/>
      <w:r w:rsidRPr="000C3128">
        <w:rPr>
          <w:rFonts w:cs="Times New Roman"/>
          <w:szCs w:val="24"/>
          <w:lang w:val="en-US"/>
        </w:rPr>
        <w:t>Studi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literatur</w:t>
      </w:r>
      <w:bookmarkEnd w:id="20"/>
      <w:proofErr w:type="spellEnd"/>
      <w:r w:rsidRPr="000C3128">
        <w:rPr>
          <w:rFonts w:cs="Times New Roman"/>
          <w:szCs w:val="24"/>
          <w:lang w:val="en-US"/>
        </w:rPr>
        <w:t xml:space="preserve"> </w:t>
      </w:r>
    </w:p>
    <w:p w14:paraId="42FAED9F" w14:textId="138A2D20" w:rsidR="00A735D3" w:rsidRPr="000C3128" w:rsidRDefault="00A735D3" w:rsidP="00356429">
      <w:pPr>
        <w:spacing w:line="360" w:lineRule="auto"/>
        <w:ind w:left="720" w:firstLine="36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tud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uat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car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ori-teor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ta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uku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rtikel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taupu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0C3128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paper.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iteratur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berfokus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opi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software design, software maintainability, SOLID design principle</w:t>
      </w:r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dan </w:t>
      </w:r>
      <w:proofErr w:type="spellStart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maintainability </w:t>
      </w:r>
      <w:proofErr w:type="spellStart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16A26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CK metrics.</w:t>
      </w:r>
    </w:p>
    <w:p w14:paraId="36F1EBF5" w14:textId="61DE5B55" w:rsidR="00193200" w:rsidRPr="000C3128" w:rsidRDefault="00193200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1" w:name="_Toc126223851"/>
      <w:proofErr w:type="spellStart"/>
      <w:r w:rsidRPr="000C3128">
        <w:rPr>
          <w:rFonts w:cs="Times New Roman"/>
          <w:szCs w:val="24"/>
          <w:lang w:val="en-US"/>
        </w:rPr>
        <w:t>Pengembangan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objek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teliti</w:t>
      </w:r>
      <w:bookmarkEnd w:id="21"/>
      <w:proofErr w:type="spellEnd"/>
    </w:p>
    <w:p w14:paraId="2A62BB39" w14:textId="745CBBDC" w:rsidR="00193200" w:rsidRPr="000C3128" w:rsidRDefault="004C49CC" w:rsidP="00356429">
      <w:pPr>
        <w:spacing w:line="360" w:lineRule="auto"/>
        <w:ind w:left="720" w:firstLine="36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lit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rup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ilit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medi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mrogram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.</w:t>
      </w:r>
    </w:p>
    <w:p w14:paraId="249FD9DD" w14:textId="02AABA32" w:rsidR="004C49CC" w:rsidRPr="000C3128" w:rsidRDefault="004C49CC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2" w:name="_Toc126223852"/>
      <w:proofErr w:type="spellStart"/>
      <w:r w:rsidRPr="000C3128">
        <w:rPr>
          <w:rFonts w:cs="Times New Roman"/>
          <w:szCs w:val="24"/>
          <w:lang w:val="en-US"/>
        </w:rPr>
        <w:lastRenderedPageBreak/>
        <w:t>Pengukuran</w:t>
      </w:r>
      <w:proofErr w:type="spellEnd"/>
      <w:r w:rsidRPr="000C3128">
        <w:rPr>
          <w:rFonts w:cs="Times New Roman"/>
          <w:szCs w:val="24"/>
          <w:lang w:val="en-US"/>
        </w:rPr>
        <w:t xml:space="preserve"> maintainability</w:t>
      </w:r>
      <w:bookmarkEnd w:id="22"/>
    </w:p>
    <w:p w14:paraId="6AB5C6C9" w14:textId="7147C901" w:rsidR="004C49CC" w:rsidRPr="000C3128" w:rsidRDefault="004C49CC" w:rsidP="00356429">
      <w:pPr>
        <w:spacing w:line="360" w:lineRule="auto"/>
        <w:ind w:left="720" w:firstLine="360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Pad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ahap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ketik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jad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SOLID design principle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9F70E7E" w14:textId="2571341F" w:rsidR="004C49CC" w:rsidRPr="000C3128" w:rsidRDefault="004C49CC" w:rsidP="001313AB">
      <w:pPr>
        <w:pStyle w:val="Heading2"/>
        <w:numPr>
          <w:ilvl w:val="0"/>
          <w:numId w:val="25"/>
        </w:numPr>
        <w:spacing w:line="360" w:lineRule="auto"/>
        <w:rPr>
          <w:rFonts w:cs="Times New Roman"/>
          <w:szCs w:val="24"/>
          <w:lang w:val="en-US"/>
        </w:rPr>
      </w:pPr>
      <w:bookmarkStart w:id="23" w:name="_Toc126223853"/>
      <w:proofErr w:type="spellStart"/>
      <w:r w:rsidRPr="000C3128">
        <w:rPr>
          <w:rFonts w:cs="Times New Roman"/>
          <w:szCs w:val="24"/>
          <w:lang w:val="en-US"/>
        </w:rPr>
        <w:t>Analisis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hasil</w:t>
      </w:r>
      <w:proofErr w:type="spellEnd"/>
      <w:r w:rsidRPr="000C3128">
        <w:rPr>
          <w:rFonts w:cs="Times New Roman"/>
          <w:szCs w:val="24"/>
          <w:lang w:val="en-US"/>
        </w:rPr>
        <w:t xml:space="preserve"> </w:t>
      </w:r>
      <w:proofErr w:type="spellStart"/>
      <w:r w:rsidRPr="000C3128">
        <w:rPr>
          <w:rFonts w:cs="Times New Roman"/>
          <w:szCs w:val="24"/>
          <w:lang w:val="en-US"/>
        </w:rPr>
        <w:t>penelitian</w:t>
      </w:r>
      <w:bookmarkEnd w:id="23"/>
      <w:proofErr w:type="spellEnd"/>
    </w:p>
    <w:p w14:paraId="02E95F35" w14:textId="3BAA81D6" w:rsidR="004C49CC" w:rsidRPr="000C3128" w:rsidRDefault="004C49CC" w:rsidP="001313AB">
      <w:pPr>
        <w:spacing w:line="360" w:lineRule="auto"/>
        <w:ind w:left="720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etelah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ny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ukur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CK metrics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k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nghasil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C1E04" w:rsidRPr="000C3128">
        <w:rPr>
          <w:rFonts w:ascii="Times New Roman" w:hAnsi="Times New Roman" w:cs="Times New Roman"/>
          <w:sz w:val="24"/>
          <w:szCs w:val="24"/>
          <w:lang w:val="en-US"/>
        </w:rPr>
        <w:t>beberapa</w:t>
      </w:r>
      <w:proofErr w:type="spellEnd"/>
      <w:r w:rsidR="003C1E04"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C1E04" w:rsidRPr="000C3128">
        <w:rPr>
          <w:rFonts w:ascii="Times New Roman" w:hAnsi="Times New Roman" w:cs="Times New Roman"/>
          <w:i/>
          <w:iCs/>
          <w:sz w:val="24"/>
          <w:szCs w:val="24"/>
          <w:lang w:val="en-US"/>
        </w:rPr>
        <w:t>sub-metric</w:t>
      </w:r>
    </w:p>
    <w:p w14:paraId="1743D193" w14:textId="304E1E2C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WMC metric (weighted methods per class)</w:t>
      </w:r>
    </w:p>
    <w:p w14:paraId="7A66590C" w14:textId="30DEA9B9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DIT metric (Depth of inheritance Tree)</w:t>
      </w:r>
    </w:p>
    <w:p w14:paraId="6921E59D" w14:textId="2E0CC695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NOC metric (Number of children)</w:t>
      </w:r>
    </w:p>
    <w:p w14:paraId="3B2AFB86" w14:textId="4C19ADE1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CBO metric (Coupling between object)</w:t>
      </w:r>
    </w:p>
    <w:p w14:paraId="187FC9B6" w14:textId="652382AA" w:rsidR="003C1E04" w:rsidRPr="000C3128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>RFC metric (Response for a class)</w:t>
      </w:r>
    </w:p>
    <w:p w14:paraId="126B5068" w14:textId="12164DB1" w:rsidR="00943F00" w:rsidRPr="006A46EF" w:rsidRDefault="003C1E04" w:rsidP="001313AB">
      <w:pPr>
        <w:pStyle w:val="ListParagraph"/>
        <w:numPr>
          <w:ilvl w:val="0"/>
          <w:numId w:val="26"/>
        </w:numPr>
        <w:spacing w:line="36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LCOM metric (lack of cohesion in </w:t>
      </w:r>
      <w:r w:rsidR="00E439FF" w:rsidRPr="000C3128">
        <w:rPr>
          <w:rFonts w:ascii="Times New Roman" w:hAnsi="Times New Roman" w:cs="Times New Roman"/>
          <w:sz w:val="24"/>
          <w:szCs w:val="24"/>
          <w:lang w:val="en-US"/>
        </w:rPr>
        <w:t>methods)</w:t>
      </w:r>
      <w:r w:rsidR="001A111F" w:rsidRPr="000C3128">
        <w:rPr>
          <w:rFonts w:ascii="Times New Roman" w:hAnsi="Times New Roman" w:cs="Times New Roman"/>
          <w:sz w:val="24"/>
          <w:szCs w:val="24"/>
        </w:rPr>
        <w:t>.</w:t>
      </w:r>
    </w:p>
    <w:p w14:paraId="7CAF414F" w14:textId="5533FBD0" w:rsidR="006A46EF" w:rsidRPr="005E19C5" w:rsidRDefault="006A46EF" w:rsidP="006A46EF">
      <w:pPr>
        <w:spacing w:line="360" w:lineRule="auto"/>
        <w:ind w:left="720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5E19C5">
        <w:rPr>
          <w:rFonts w:ascii="Times New Roman" w:hAnsi="Times New Roman" w:cs="Times New Roman"/>
          <w:color w:val="FF0000"/>
          <w:sz w:val="24"/>
          <w:szCs w:val="24"/>
          <w:lang w:val="en-US"/>
        </w:rPr>
        <w:t>ORM</w:t>
      </w:r>
    </w:p>
    <w:p w14:paraId="46504A6E" w14:textId="1407F19C" w:rsidR="006A46EF" w:rsidRPr="005E19C5" w:rsidRDefault="006A46EF" w:rsidP="006A46EF">
      <w:pPr>
        <w:spacing w:line="360" w:lineRule="auto"/>
        <w:ind w:left="720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5E19C5">
        <w:rPr>
          <w:rFonts w:ascii="Times New Roman" w:hAnsi="Times New Roman" w:cs="Times New Roman"/>
          <w:color w:val="FF0000"/>
          <w:sz w:val="24"/>
          <w:szCs w:val="24"/>
          <w:lang w:val="en-US"/>
        </w:rPr>
        <w:t>Object design pattern (relational, behavior)</w:t>
      </w:r>
    </w:p>
    <w:p w14:paraId="0FCCBC6D" w14:textId="39F9B03E" w:rsidR="00F87393" w:rsidRPr="005E19C5" w:rsidRDefault="00F87393" w:rsidP="006A46EF">
      <w:pPr>
        <w:spacing w:line="360" w:lineRule="auto"/>
        <w:ind w:left="720"/>
        <w:rPr>
          <w:rFonts w:ascii="Times New Roman" w:hAnsi="Times New Roman" w:cs="Times New Roman"/>
          <w:color w:val="FF0000"/>
          <w:sz w:val="24"/>
          <w:szCs w:val="24"/>
          <w:lang w:val="en-US"/>
        </w:rPr>
      </w:pPr>
      <w:r w:rsidRPr="005E19C5">
        <w:rPr>
          <w:rFonts w:ascii="Times New Roman" w:hAnsi="Times New Roman" w:cs="Times New Roman"/>
          <w:color w:val="FF0000"/>
          <w:sz w:val="24"/>
          <w:szCs w:val="24"/>
          <w:lang w:val="en-US"/>
        </w:rPr>
        <w:t>Bad smells code</w:t>
      </w:r>
    </w:p>
    <w:p w14:paraId="682F9026" w14:textId="36F3AE97" w:rsidR="001A111F" w:rsidRPr="000C3128" w:rsidRDefault="001A111F" w:rsidP="004E2D13">
      <w:pPr>
        <w:pStyle w:val="Heading2"/>
        <w:spacing w:line="360" w:lineRule="auto"/>
        <w:rPr>
          <w:rFonts w:cs="Times New Roman"/>
          <w:szCs w:val="24"/>
        </w:rPr>
      </w:pPr>
      <w:bookmarkStart w:id="24" w:name="_Toc126223854"/>
      <w:r w:rsidRPr="000C3128">
        <w:rPr>
          <w:rFonts w:cs="Times New Roman"/>
          <w:szCs w:val="24"/>
        </w:rPr>
        <w:t>Jadwal dan Lokasi Penelitian</w:t>
      </w:r>
      <w:bookmarkEnd w:id="24"/>
    </w:p>
    <w:p w14:paraId="2B9C880B" w14:textId="79FD829E" w:rsidR="000A0FC6" w:rsidRPr="000C3128" w:rsidRDefault="000A0FC6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0C3128">
        <w:rPr>
          <w:rFonts w:ascii="Times New Roman" w:hAnsi="Times New Roman" w:cs="Times New Roman"/>
          <w:b/>
          <w:bCs/>
          <w:sz w:val="24"/>
          <w:szCs w:val="24"/>
        </w:rPr>
        <w:t>Lokasi Penelitian</w:t>
      </w:r>
    </w:p>
    <w:p w14:paraId="5691A30E" w14:textId="2FD40130" w:rsidR="003841CE" w:rsidRPr="000C3128" w:rsidRDefault="003841CE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Lokasi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man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saja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kare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idak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mbutuh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khusus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pengambil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data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aupu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Pr="000C3128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Pr="000C3128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33E50E5" w14:textId="38B265D1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EF8C9E2" w14:textId="1965BD78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F225A51" w14:textId="13EFB856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E7F65B9" w14:textId="286E6A09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EE6B09D" w14:textId="63124C9A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50119A6B" w14:textId="4E5DD8FB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0159F46C" w14:textId="7302818A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2306EB7" w14:textId="571430EE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CA5FB1E" w14:textId="469F93E0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2F8DA61" w14:textId="4FDEAB8E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C684B37" w14:textId="381A54A6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52E2BB6" w14:textId="7ED7F725" w:rsidR="00F832CC" w:rsidRDefault="00F832CC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3E3153AF" w14:textId="77777777" w:rsidR="000C3128" w:rsidRDefault="000C3128" w:rsidP="003841CE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5787A7C" w14:textId="75962BCE" w:rsidR="00250720" w:rsidRPr="008009FB" w:rsidRDefault="00F832CC" w:rsidP="008009FB">
      <w:pPr>
        <w:spacing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ab/>
      </w:r>
      <w:proofErr w:type="spellStart"/>
      <w:r w:rsidRPr="00F832CC">
        <w:rPr>
          <w:rFonts w:ascii="Times New Roman" w:hAnsi="Times New Roman" w:cs="Times New Roman"/>
          <w:b/>
          <w:bCs/>
          <w:sz w:val="24"/>
          <w:szCs w:val="24"/>
          <w:lang w:val="en-US"/>
        </w:rPr>
        <w:t>Jadwal</w:t>
      </w:r>
      <w:proofErr w:type="spellEnd"/>
      <w:r w:rsidRPr="00F832CC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proofErr w:type="spellStart"/>
      <w:r w:rsidRPr="00F832CC">
        <w:rPr>
          <w:rFonts w:ascii="Times New Roman" w:hAnsi="Times New Roman" w:cs="Times New Roman"/>
          <w:b/>
          <w:bCs/>
          <w:sz w:val="24"/>
          <w:szCs w:val="24"/>
          <w:lang w:val="en-US"/>
        </w:rPr>
        <w:t>Penelitian</w:t>
      </w:r>
      <w:proofErr w:type="spellEnd"/>
    </w:p>
    <w:tbl>
      <w:tblPr>
        <w:tblpPr w:leftFromText="180" w:rightFromText="180" w:vertAnchor="text" w:horzAnchor="margin" w:tblpY="1110"/>
        <w:tblW w:w="5000" w:type="pct"/>
        <w:tblLook w:val="04A0" w:firstRow="1" w:lastRow="0" w:firstColumn="1" w:lastColumn="0" w:noHBand="0" w:noVBand="1"/>
      </w:tblPr>
      <w:tblGrid>
        <w:gridCol w:w="576"/>
        <w:gridCol w:w="1683"/>
        <w:gridCol w:w="336"/>
        <w:gridCol w:w="336"/>
        <w:gridCol w:w="338"/>
        <w:gridCol w:w="615"/>
        <w:gridCol w:w="336"/>
        <w:gridCol w:w="337"/>
        <w:gridCol w:w="337"/>
        <w:gridCol w:w="337"/>
        <w:gridCol w:w="337"/>
        <w:gridCol w:w="456"/>
        <w:gridCol w:w="456"/>
        <w:gridCol w:w="456"/>
        <w:gridCol w:w="2070"/>
      </w:tblGrid>
      <w:tr w:rsidR="008009FB" w:rsidRPr="00F854CC" w14:paraId="73366C7E" w14:textId="77777777" w:rsidTr="000F5CFB">
        <w:trPr>
          <w:trHeight w:val="890"/>
        </w:trPr>
        <w:tc>
          <w:tcPr>
            <w:tcW w:w="320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3AAFA1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NO</w:t>
            </w:r>
          </w:p>
        </w:tc>
        <w:tc>
          <w:tcPr>
            <w:tcW w:w="934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495CF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KEGIATAN</w:t>
            </w:r>
          </w:p>
        </w:tc>
        <w:tc>
          <w:tcPr>
            <w:tcW w:w="2597" w:type="pct"/>
            <w:gridSpan w:val="12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681097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MINGGU</w:t>
            </w:r>
          </w:p>
        </w:tc>
        <w:tc>
          <w:tcPr>
            <w:tcW w:w="1149" w:type="pct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F54CC8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HASIL KESELURUHAN</w:t>
            </w:r>
          </w:p>
        </w:tc>
      </w:tr>
      <w:tr w:rsidR="008009FB" w:rsidRPr="00F832CC" w14:paraId="7E2B8B18" w14:textId="77777777" w:rsidTr="008009FB">
        <w:trPr>
          <w:trHeight w:val="310"/>
        </w:trPr>
        <w:tc>
          <w:tcPr>
            <w:tcW w:w="320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ED12E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934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6FA64B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EF6503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A702D5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C892B6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55276A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9F41C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3AB705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300CB6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087677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598F33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7B6195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FF6A1C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3A834B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1149" w:type="pct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6FB34F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</w:tr>
      <w:tr w:rsidR="008009FB" w:rsidRPr="00F832CC" w14:paraId="47F9F055" w14:textId="77777777" w:rsidTr="008009FB">
        <w:trPr>
          <w:trHeight w:val="2291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840DB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0F9C12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Studi Literatur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1E32FE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3B1E18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A25B06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2ECCD9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197687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88FF5B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35D1A4A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46A66AB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95951CF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2A4762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A5564B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904F93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ED9E38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Mengetahui bagaimana implementasi SOLID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design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rinciple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dalam pengembangan sebuah perangkat lunak dan mengukurnya menggunakan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</w:p>
        </w:tc>
      </w:tr>
      <w:tr w:rsidR="008009FB" w:rsidRPr="00F832CC" w14:paraId="502516D1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5A85BB4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6D864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gembangan objek teliti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FC6221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F15EE2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75EDB76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6D1610A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28A1896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6DDE94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A4AA71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CF87EC6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4245EAF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51099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9EA7BB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97FCD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8CC494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rangkat lunak yang sudah jadi</w:t>
            </w:r>
          </w:p>
        </w:tc>
      </w:tr>
      <w:tr w:rsidR="008009FB" w:rsidRPr="00F832CC" w14:paraId="4502253A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9E935E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C5C0E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Pengukuran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aintainability</w:t>
            </w:r>
            <w:proofErr w:type="spellEnd"/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37870E0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332ED4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3C58D7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CD1E64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B7CF56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3DF840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0D8D3F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59477E6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26C8CB3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0291E15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473ACF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BF9FC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6617CE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Data hasil dari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</w:p>
        </w:tc>
      </w:tr>
      <w:tr w:rsidR="008009FB" w:rsidRPr="00F832CC" w14:paraId="4A9878CF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E5B047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C69C9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Analisis hasil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gkuran</w:t>
            </w:r>
            <w:proofErr w:type="spellEnd"/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271835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7C8E64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1369EF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77E130C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AAD839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D9EBFC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4E2F1EE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0C1BBB9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34B4AF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881717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71EA8A28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DC31CF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13A749D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Data evaluasi dari hasil C&amp;K </w:t>
            </w:r>
            <w:proofErr w:type="spellStart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metrics</w:t>
            </w:r>
            <w:proofErr w:type="spellEnd"/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 xml:space="preserve"> yang dihasilkan.</w:t>
            </w:r>
          </w:p>
        </w:tc>
      </w:tr>
      <w:tr w:rsidR="008009FB" w:rsidRPr="00F832CC" w14:paraId="4B42B6B4" w14:textId="77777777" w:rsidTr="008009FB">
        <w:trPr>
          <w:trHeight w:val="1250"/>
        </w:trPr>
        <w:tc>
          <w:tcPr>
            <w:tcW w:w="320" w:type="pct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65F8BDE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lastRenderedPageBreak/>
              <w:t>5</w:t>
            </w:r>
          </w:p>
        </w:tc>
        <w:tc>
          <w:tcPr>
            <w:tcW w:w="934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85A85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Penarikan Kesimpulan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4986354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4527772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8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6136472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42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1012942" w14:textId="7A63AA03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498732A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786CFD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9E0A90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AC0ACE0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87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CB4C1D3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D7C9B2F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605A4AB1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53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00"/>
            <w:noWrap/>
            <w:vAlign w:val="center"/>
            <w:hideMark/>
          </w:tcPr>
          <w:p w14:paraId="02F04272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1149" w:type="pct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31B03B" w14:textId="77777777" w:rsidR="008009FB" w:rsidRPr="00F854CC" w:rsidRDefault="008009FB" w:rsidP="000F5CFB">
            <w:pP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F854CC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n-ID"/>
              </w:rPr>
              <w:t>Kesimpulan dari keseluruhan proses</w:t>
            </w:r>
          </w:p>
        </w:tc>
      </w:tr>
    </w:tbl>
    <w:p w14:paraId="5CFCE960" w14:textId="18D1B4DF" w:rsidR="00250720" w:rsidRDefault="00250720" w:rsidP="00250720"/>
    <w:p w14:paraId="40149273" w14:textId="77777777" w:rsidR="00250720" w:rsidRDefault="00250720" w:rsidP="00250720"/>
    <w:p w14:paraId="40D94D50" w14:textId="77777777" w:rsidR="008009FB" w:rsidRDefault="008009FB" w:rsidP="008009FB"/>
    <w:p w14:paraId="6B98634F" w14:textId="5C7E2901" w:rsidR="008009FB" w:rsidRDefault="008009FB" w:rsidP="008009FB"/>
    <w:p w14:paraId="6EF7E533" w14:textId="3720CD90" w:rsidR="008009FB" w:rsidRDefault="008009FB" w:rsidP="008009FB"/>
    <w:p w14:paraId="007AE6DB" w14:textId="77777777" w:rsidR="008009FB" w:rsidRDefault="008009FB" w:rsidP="008009FB"/>
    <w:p w14:paraId="163A3149" w14:textId="6B77BCF1" w:rsidR="002B02BD" w:rsidRPr="00F832CC" w:rsidRDefault="002B02BD" w:rsidP="00250720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5" w:name="_Toc126223855"/>
      <w:r w:rsidRPr="00F832CC">
        <w:rPr>
          <w:rFonts w:cs="Times New Roman"/>
          <w:szCs w:val="24"/>
          <w:lang w:val="id-ID"/>
        </w:rPr>
        <w:t>DAFTAR PUSTAKA</w:t>
      </w:r>
      <w:bookmarkEnd w:id="25"/>
    </w:p>
    <w:p w14:paraId="2E3F5EED" w14:textId="7F29FEDE" w:rsidR="00975480" w:rsidRPr="00F832CC" w:rsidRDefault="00E1459B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832CC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832CC">
        <w:rPr>
          <w:rFonts w:ascii="Times New Roman" w:hAnsi="Times New Roman" w:cs="Times New Roman"/>
          <w:sz w:val="24"/>
          <w:szCs w:val="24"/>
        </w:rPr>
        <w:fldChar w:fldCharType="separate"/>
      </w:r>
      <w:r w:rsidR="00975480" w:rsidRPr="00F832CC">
        <w:rPr>
          <w:rFonts w:ascii="Times New Roman" w:hAnsi="Times New Roman" w:cs="Times New Roman"/>
          <w:noProof/>
          <w:sz w:val="24"/>
          <w:szCs w:val="24"/>
        </w:rPr>
        <w:t>42matters. (2022). Updated apps in the last 135 days. Retrieved from https://42matters.com/app-market-explorer/android/5b891991c8453b038008897b</w:t>
      </w:r>
    </w:p>
    <w:p w14:paraId="5029661D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Dubey, S. K., &amp; Rana, A. (2010). Assessment of usability metrics for object-oriented software system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ACM SIGSOFT Software Engineering Notes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35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6), 1–4.</w:t>
      </w:r>
    </w:p>
    <w:p w14:paraId="5F3F5354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Garlan, D., &amp; Shaw, M. (2011). An Introduction to Software Architecture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School of Computer Science, Carnegie Mellon University, June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B6CB3D4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Grassi, V., &amp; Mirandola, R. (2021). The Tao way to anti-fragile software architectures: the case of mobile applications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2021 IEEE 18th International Conference on Software Architecture Companion (ICSA-C)</w:t>
      </w:r>
      <w:r w:rsidRPr="00F832CC">
        <w:rPr>
          <w:rFonts w:ascii="Times New Roman" w:hAnsi="Times New Roman" w:cs="Times New Roman"/>
          <w:noProof/>
          <w:sz w:val="24"/>
          <w:szCs w:val="24"/>
        </w:rPr>
        <w:t>, 86–89. IEEE.</w:t>
      </w:r>
    </w:p>
    <w:p w14:paraId="343B9E9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Halim, S., Halim, F., Skiena, S. S., &amp; Revilla, M. A. (2013)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Competitive programming 3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 Lulu Independent Publish Morrisville, NC, USA.</w:t>
      </w:r>
    </w:p>
    <w:p w14:paraId="6E3FC0C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Hassan, S., Bezemer, C.-P., &amp; Hassan, A. E. (2018). Studying bad updates of top free-to-download apps in the google play store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7), 773–793.</w:t>
      </w:r>
    </w:p>
    <w:p w14:paraId="1ED3556E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Jaiswal, M. (2019). Software architecture and software design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search Journal of Engineering and Technology (IRJET) e-ISSN</w:t>
      </w:r>
      <w:r w:rsidRPr="00F832CC">
        <w:rPr>
          <w:rFonts w:ascii="Times New Roman" w:hAnsi="Times New Roman" w:cs="Times New Roman"/>
          <w:noProof/>
          <w:sz w:val="24"/>
          <w:szCs w:val="24"/>
        </w:rPr>
        <w:t>, 56–2395.</w:t>
      </w:r>
    </w:p>
    <w:p w14:paraId="2C812D3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Kayarvizhy, N., Kanmani, S., &amp; Uthariaraj, V. R. (2016). Enhancing the fault prediction accuracy of CK metrics using high precision cohesion metric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puter Applications in Technology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54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4), 290–296.</w:t>
      </w:r>
    </w:p>
    <w:p w14:paraId="72B038B2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Martin, R. C., Grenning, J., Brown, S., Henney, K., &amp; Gorman, J. (2018)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Clean architecture: a craftsman’s guide to software structure and design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 Prentice Hall.</w:t>
      </w:r>
    </w:p>
    <w:p w14:paraId="6D7BFAD3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Nair, P. R. (2020). Increasing employability of Indian engineering graduates through experiential learning programs and competitive programming: Case study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172</w:t>
      </w:r>
      <w:r w:rsidRPr="00F832CC">
        <w:rPr>
          <w:rFonts w:ascii="Times New Roman" w:hAnsi="Times New Roman" w:cs="Times New Roman"/>
          <w:noProof/>
          <w:sz w:val="24"/>
          <w:szCs w:val="24"/>
        </w:rPr>
        <w:t>, 831–837.</w:t>
      </w:r>
    </w:p>
    <w:p w14:paraId="48525BBA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Singh, H., &amp; Hassan, S. I. (2015). Effect of solid design principles on quality of software: An empirical assessment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&amp; Engineering Research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4).</w:t>
      </w:r>
    </w:p>
    <w:p w14:paraId="1A95B7C7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Srinivasan, K. P., &amp; Devi, T. (2014). A comprehensive review and analysis on object-oriented software metrics in software measurement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n Computer Science and Engineering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7), 247.</w:t>
      </w:r>
    </w:p>
    <w:p w14:paraId="7CB81286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Subramanyam, R., &amp; Krishnan, M. S. (2003). Empirical analysis of ck metrics for object-oriented design complexity: Implications for software defects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F832CC">
        <w:rPr>
          <w:rFonts w:ascii="Times New Roman" w:hAnsi="Times New Roman" w:cs="Times New Roman"/>
          <w:noProof/>
          <w:sz w:val="24"/>
          <w:szCs w:val="24"/>
        </w:rPr>
        <w:t>(4), 297–310.</w:t>
      </w:r>
    </w:p>
    <w:p w14:paraId="3CAB9897" w14:textId="77777777" w:rsidR="00975480" w:rsidRPr="00F832CC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32CC">
        <w:rPr>
          <w:rFonts w:ascii="Times New Roman" w:hAnsi="Times New Roman" w:cs="Times New Roman"/>
          <w:noProof/>
          <w:sz w:val="24"/>
          <w:szCs w:val="24"/>
        </w:rPr>
        <w:t xml:space="preserve">Zuse, H. (2013). </w:t>
      </w:r>
      <w:r w:rsidRPr="00F832CC">
        <w:rPr>
          <w:rFonts w:ascii="Times New Roman" w:hAnsi="Times New Roman" w:cs="Times New Roman"/>
          <w:i/>
          <w:iCs/>
          <w:noProof/>
          <w:sz w:val="24"/>
          <w:szCs w:val="24"/>
        </w:rPr>
        <w:t>A framework of software measurement</w:t>
      </w:r>
      <w:r w:rsidRPr="00F832CC">
        <w:rPr>
          <w:rFonts w:ascii="Times New Roman" w:hAnsi="Times New Roman" w:cs="Times New Roman"/>
          <w:noProof/>
          <w:sz w:val="24"/>
          <w:szCs w:val="24"/>
        </w:rPr>
        <w:t>. Walter de Gruyter.</w:t>
      </w:r>
    </w:p>
    <w:p w14:paraId="506E2616" w14:textId="462524F3" w:rsidR="0025518C" w:rsidRPr="00F832CC" w:rsidRDefault="00E1459B" w:rsidP="004E2D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832CC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5518C" w:rsidRPr="00F832CC" w:rsidSect="004E4878">
      <w:pgSz w:w="11906" w:h="16838" w:code="9"/>
      <w:pgMar w:top="1440" w:right="1440" w:bottom="1440" w:left="0" w:header="709" w:footer="709" w:gutter="1440"/>
      <w:paperSrc w:first="26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E2E01"/>
    <w:multiLevelType w:val="hybridMultilevel"/>
    <w:tmpl w:val="3AC0522E"/>
    <w:lvl w:ilvl="0" w:tplc="06A6874E">
      <w:start w:val="1"/>
      <w:numFmt w:val="lowerLetter"/>
      <w:lvlText w:val="%1."/>
      <w:lvlJc w:val="left"/>
      <w:pPr>
        <w:ind w:left="4056" w:hanging="360"/>
      </w:pPr>
      <w:rPr>
        <w:rFonts w:ascii="Times New Roman" w:hAnsi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4776" w:hanging="360"/>
      </w:pPr>
    </w:lvl>
    <w:lvl w:ilvl="2" w:tplc="3809001B" w:tentative="1">
      <w:start w:val="1"/>
      <w:numFmt w:val="lowerRoman"/>
      <w:lvlText w:val="%3."/>
      <w:lvlJc w:val="right"/>
      <w:pPr>
        <w:ind w:left="5496" w:hanging="180"/>
      </w:pPr>
    </w:lvl>
    <w:lvl w:ilvl="3" w:tplc="3809000F" w:tentative="1">
      <w:start w:val="1"/>
      <w:numFmt w:val="decimal"/>
      <w:lvlText w:val="%4."/>
      <w:lvlJc w:val="left"/>
      <w:pPr>
        <w:ind w:left="6216" w:hanging="360"/>
      </w:pPr>
    </w:lvl>
    <w:lvl w:ilvl="4" w:tplc="38090019" w:tentative="1">
      <w:start w:val="1"/>
      <w:numFmt w:val="lowerLetter"/>
      <w:lvlText w:val="%5."/>
      <w:lvlJc w:val="left"/>
      <w:pPr>
        <w:ind w:left="6936" w:hanging="360"/>
      </w:pPr>
    </w:lvl>
    <w:lvl w:ilvl="5" w:tplc="3809001B" w:tentative="1">
      <w:start w:val="1"/>
      <w:numFmt w:val="lowerRoman"/>
      <w:lvlText w:val="%6."/>
      <w:lvlJc w:val="right"/>
      <w:pPr>
        <w:ind w:left="7656" w:hanging="180"/>
      </w:pPr>
    </w:lvl>
    <w:lvl w:ilvl="6" w:tplc="3809000F" w:tentative="1">
      <w:start w:val="1"/>
      <w:numFmt w:val="decimal"/>
      <w:lvlText w:val="%7."/>
      <w:lvlJc w:val="left"/>
      <w:pPr>
        <w:ind w:left="8376" w:hanging="360"/>
      </w:pPr>
    </w:lvl>
    <w:lvl w:ilvl="7" w:tplc="38090019" w:tentative="1">
      <w:start w:val="1"/>
      <w:numFmt w:val="lowerLetter"/>
      <w:lvlText w:val="%8."/>
      <w:lvlJc w:val="left"/>
      <w:pPr>
        <w:ind w:left="9096" w:hanging="360"/>
      </w:pPr>
    </w:lvl>
    <w:lvl w:ilvl="8" w:tplc="3809001B" w:tentative="1">
      <w:start w:val="1"/>
      <w:numFmt w:val="lowerRoman"/>
      <w:lvlText w:val="%9."/>
      <w:lvlJc w:val="right"/>
      <w:pPr>
        <w:ind w:left="9816" w:hanging="180"/>
      </w:pPr>
    </w:lvl>
  </w:abstractNum>
  <w:abstractNum w:abstractNumId="1" w15:restartNumberingAfterBreak="0">
    <w:nsid w:val="09692D1C"/>
    <w:multiLevelType w:val="hybridMultilevel"/>
    <w:tmpl w:val="C66E132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C37E40"/>
    <w:multiLevelType w:val="hybridMultilevel"/>
    <w:tmpl w:val="6700EEA8"/>
    <w:lvl w:ilvl="0" w:tplc="F762F0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6A01C46"/>
    <w:multiLevelType w:val="hybridMultilevel"/>
    <w:tmpl w:val="352C2C9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C258EE"/>
    <w:multiLevelType w:val="hybridMultilevel"/>
    <w:tmpl w:val="622A83EA"/>
    <w:lvl w:ilvl="0" w:tplc="AE7661E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AA31E10"/>
    <w:multiLevelType w:val="hybridMultilevel"/>
    <w:tmpl w:val="F880D34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1FDC67A6"/>
    <w:multiLevelType w:val="hybridMultilevel"/>
    <w:tmpl w:val="085AD224"/>
    <w:lvl w:ilvl="0" w:tplc="886E7A7A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D62676"/>
    <w:multiLevelType w:val="hybridMultilevel"/>
    <w:tmpl w:val="A81EFCE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0A6A50"/>
    <w:multiLevelType w:val="hybridMultilevel"/>
    <w:tmpl w:val="147C4CD0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3BA1B2D"/>
    <w:multiLevelType w:val="hybridMultilevel"/>
    <w:tmpl w:val="1EF27752"/>
    <w:lvl w:ilvl="0" w:tplc="EF8433A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071692B"/>
    <w:multiLevelType w:val="hybridMultilevel"/>
    <w:tmpl w:val="BCA0DD2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0F77610"/>
    <w:multiLevelType w:val="hybridMultilevel"/>
    <w:tmpl w:val="132A7C36"/>
    <w:lvl w:ilvl="0" w:tplc="0944D3B0">
      <w:start w:val="1"/>
      <w:numFmt w:val="decimal"/>
      <w:pStyle w:val="Heading2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410D497C"/>
    <w:multiLevelType w:val="hybridMultilevel"/>
    <w:tmpl w:val="DB18B7C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3C400CB"/>
    <w:multiLevelType w:val="hybridMultilevel"/>
    <w:tmpl w:val="4BE4F43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ECC36EB"/>
    <w:multiLevelType w:val="hybridMultilevel"/>
    <w:tmpl w:val="2E746F28"/>
    <w:lvl w:ilvl="0" w:tplc="3809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15" w15:restartNumberingAfterBreak="0">
    <w:nsid w:val="65331467"/>
    <w:multiLevelType w:val="hybridMultilevel"/>
    <w:tmpl w:val="EEAAAFA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79A46DF"/>
    <w:multiLevelType w:val="hybridMultilevel"/>
    <w:tmpl w:val="1D58FCFC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A9F2F0D"/>
    <w:multiLevelType w:val="hybridMultilevel"/>
    <w:tmpl w:val="9236AF2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D4368FC"/>
    <w:multiLevelType w:val="hybridMultilevel"/>
    <w:tmpl w:val="8416CAD4"/>
    <w:lvl w:ilvl="0" w:tplc="755A806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6D46539F"/>
    <w:multiLevelType w:val="hybridMultilevel"/>
    <w:tmpl w:val="52421C62"/>
    <w:lvl w:ilvl="0" w:tplc="99D05D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6E6A2AFC"/>
    <w:multiLevelType w:val="hybridMultilevel"/>
    <w:tmpl w:val="01F2E23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70414225"/>
    <w:multiLevelType w:val="hybridMultilevel"/>
    <w:tmpl w:val="7D66339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7A9C734C"/>
    <w:multiLevelType w:val="hybridMultilevel"/>
    <w:tmpl w:val="ED509D76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E920DE0"/>
    <w:multiLevelType w:val="hybridMultilevel"/>
    <w:tmpl w:val="C178BF6C"/>
    <w:lvl w:ilvl="0" w:tplc="71B0053A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7E99156F"/>
    <w:multiLevelType w:val="hybridMultilevel"/>
    <w:tmpl w:val="C2501BD0"/>
    <w:lvl w:ilvl="0" w:tplc="6B3411C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589389607">
    <w:abstractNumId w:val="7"/>
  </w:num>
  <w:num w:numId="2" w16cid:durableId="1164785771">
    <w:abstractNumId w:val="8"/>
  </w:num>
  <w:num w:numId="3" w16cid:durableId="411008313">
    <w:abstractNumId w:val="14"/>
  </w:num>
  <w:num w:numId="4" w16cid:durableId="893348439">
    <w:abstractNumId w:val="16"/>
  </w:num>
  <w:num w:numId="5" w16cid:durableId="130446168">
    <w:abstractNumId w:val="13"/>
  </w:num>
  <w:num w:numId="6" w16cid:durableId="1637174007">
    <w:abstractNumId w:val="22"/>
  </w:num>
  <w:num w:numId="7" w16cid:durableId="1749039246">
    <w:abstractNumId w:val="6"/>
  </w:num>
  <w:num w:numId="8" w16cid:durableId="969477078">
    <w:abstractNumId w:val="11"/>
  </w:num>
  <w:num w:numId="9" w16cid:durableId="1506437610">
    <w:abstractNumId w:val="15"/>
  </w:num>
  <w:num w:numId="10" w16cid:durableId="685137911">
    <w:abstractNumId w:val="5"/>
  </w:num>
  <w:num w:numId="11" w16cid:durableId="216556391">
    <w:abstractNumId w:val="3"/>
  </w:num>
  <w:num w:numId="12" w16cid:durableId="646515714">
    <w:abstractNumId w:val="19"/>
  </w:num>
  <w:num w:numId="13" w16cid:durableId="2060664815">
    <w:abstractNumId w:val="21"/>
  </w:num>
  <w:num w:numId="14" w16cid:durableId="1185285921">
    <w:abstractNumId w:val="10"/>
  </w:num>
  <w:num w:numId="15" w16cid:durableId="2117554074">
    <w:abstractNumId w:val="12"/>
  </w:num>
  <w:num w:numId="16" w16cid:durableId="1763333924">
    <w:abstractNumId w:val="20"/>
  </w:num>
  <w:num w:numId="17" w16cid:durableId="1875116734">
    <w:abstractNumId w:val="2"/>
  </w:num>
  <w:num w:numId="18" w16cid:durableId="967856932">
    <w:abstractNumId w:val="17"/>
  </w:num>
  <w:num w:numId="19" w16cid:durableId="377364275">
    <w:abstractNumId w:val="9"/>
  </w:num>
  <w:num w:numId="20" w16cid:durableId="495079034">
    <w:abstractNumId w:val="0"/>
  </w:num>
  <w:num w:numId="21" w16cid:durableId="652222326">
    <w:abstractNumId w:val="24"/>
  </w:num>
  <w:num w:numId="22" w16cid:durableId="1684934536">
    <w:abstractNumId w:val="4"/>
  </w:num>
  <w:num w:numId="23" w16cid:durableId="113405215">
    <w:abstractNumId w:val="1"/>
  </w:num>
  <w:num w:numId="24" w16cid:durableId="157044468">
    <w:abstractNumId w:val="18"/>
  </w:num>
  <w:num w:numId="25" w16cid:durableId="1867057618">
    <w:abstractNumId w:val="11"/>
    <w:lvlOverride w:ilvl="0">
      <w:startOverride w:val="1"/>
    </w:lvlOverride>
  </w:num>
  <w:num w:numId="26" w16cid:durableId="89860166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5005"/>
    <w:rsid w:val="00010763"/>
    <w:rsid w:val="0002610A"/>
    <w:rsid w:val="000274F7"/>
    <w:rsid w:val="00030DD5"/>
    <w:rsid w:val="0003600A"/>
    <w:rsid w:val="00051320"/>
    <w:rsid w:val="00054FD6"/>
    <w:rsid w:val="00061E72"/>
    <w:rsid w:val="000633F9"/>
    <w:rsid w:val="0006350C"/>
    <w:rsid w:val="00063AE5"/>
    <w:rsid w:val="000676BA"/>
    <w:rsid w:val="00070C68"/>
    <w:rsid w:val="00070F93"/>
    <w:rsid w:val="0007189B"/>
    <w:rsid w:val="00072CBF"/>
    <w:rsid w:val="00080258"/>
    <w:rsid w:val="00084752"/>
    <w:rsid w:val="00090500"/>
    <w:rsid w:val="000936FC"/>
    <w:rsid w:val="00093BEC"/>
    <w:rsid w:val="00097B33"/>
    <w:rsid w:val="000A00E0"/>
    <w:rsid w:val="000A0FC6"/>
    <w:rsid w:val="000A1E88"/>
    <w:rsid w:val="000A3365"/>
    <w:rsid w:val="000C1916"/>
    <w:rsid w:val="000C3128"/>
    <w:rsid w:val="000D222F"/>
    <w:rsid w:val="000D522E"/>
    <w:rsid w:val="000D7332"/>
    <w:rsid w:val="000E2C5F"/>
    <w:rsid w:val="000E61CC"/>
    <w:rsid w:val="000F3A10"/>
    <w:rsid w:val="000F68F3"/>
    <w:rsid w:val="00100A82"/>
    <w:rsid w:val="001015B6"/>
    <w:rsid w:val="00105B2C"/>
    <w:rsid w:val="001155F1"/>
    <w:rsid w:val="00115E53"/>
    <w:rsid w:val="00116EDA"/>
    <w:rsid w:val="001303DB"/>
    <w:rsid w:val="001313AB"/>
    <w:rsid w:val="001343F5"/>
    <w:rsid w:val="001345F9"/>
    <w:rsid w:val="00137861"/>
    <w:rsid w:val="001407FA"/>
    <w:rsid w:val="00151B4F"/>
    <w:rsid w:val="00154945"/>
    <w:rsid w:val="00167480"/>
    <w:rsid w:val="00167D27"/>
    <w:rsid w:val="00167D89"/>
    <w:rsid w:val="00167FAE"/>
    <w:rsid w:val="00170A2A"/>
    <w:rsid w:val="00172578"/>
    <w:rsid w:val="00174A49"/>
    <w:rsid w:val="00176745"/>
    <w:rsid w:val="00193200"/>
    <w:rsid w:val="001A0923"/>
    <w:rsid w:val="001A111F"/>
    <w:rsid w:val="001A15C5"/>
    <w:rsid w:val="001A29C0"/>
    <w:rsid w:val="001A2F4A"/>
    <w:rsid w:val="001A6227"/>
    <w:rsid w:val="001A7132"/>
    <w:rsid w:val="001B0D18"/>
    <w:rsid w:val="001B1C8B"/>
    <w:rsid w:val="001B7150"/>
    <w:rsid w:val="001C25CA"/>
    <w:rsid w:val="001C3439"/>
    <w:rsid w:val="001C45EF"/>
    <w:rsid w:val="001C7533"/>
    <w:rsid w:val="001D1522"/>
    <w:rsid w:val="001D1659"/>
    <w:rsid w:val="001E1C72"/>
    <w:rsid w:val="001E41E7"/>
    <w:rsid w:val="00201FE8"/>
    <w:rsid w:val="00203EF7"/>
    <w:rsid w:val="00204453"/>
    <w:rsid w:val="00204CDD"/>
    <w:rsid w:val="00204FC7"/>
    <w:rsid w:val="002068FC"/>
    <w:rsid w:val="0021457F"/>
    <w:rsid w:val="00216689"/>
    <w:rsid w:val="002214C9"/>
    <w:rsid w:val="00222940"/>
    <w:rsid w:val="00242573"/>
    <w:rsid w:val="002469DD"/>
    <w:rsid w:val="00250720"/>
    <w:rsid w:val="0025518C"/>
    <w:rsid w:val="00260F3D"/>
    <w:rsid w:val="002617A7"/>
    <w:rsid w:val="002677D1"/>
    <w:rsid w:val="002679E8"/>
    <w:rsid w:val="00274145"/>
    <w:rsid w:val="00285F64"/>
    <w:rsid w:val="00287BA9"/>
    <w:rsid w:val="00290E3F"/>
    <w:rsid w:val="0029224A"/>
    <w:rsid w:val="00295838"/>
    <w:rsid w:val="002A001D"/>
    <w:rsid w:val="002A4B32"/>
    <w:rsid w:val="002A6E91"/>
    <w:rsid w:val="002B02BD"/>
    <w:rsid w:val="002C5236"/>
    <w:rsid w:val="002C635F"/>
    <w:rsid w:val="002D4F7F"/>
    <w:rsid w:val="002F544D"/>
    <w:rsid w:val="002F62BA"/>
    <w:rsid w:val="00303576"/>
    <w:rsid w:val="003036BC"/>
    <w:rsid w:val="00312306"/>
    <w:rsid w:val="0031670F"/>
    <w:rsid w:val="00330419"/>
    <w:rsid w:val="00331109"/>
    <w:rsid w:val="00344618"/>
    <w:rsid w:val="003500E0"/>
    <w:rsid w:val="00351E57"/>
    <w:rsid w:val="00356429"/>
    <w:rsid w:val="0036703C"/>
    <w:rsid w:val="003709EA"/>
    <w:rsid w:val="00371FB9"/>
    <w:rsid w:val="0037425B"/>
    <w:rsid w:val="00381D71"/>
    <w:rsid w:val="0038375C"/>
    <w:rsid w:val="003841CE"/>
    <w:rsid w:val="003876A5"/>
    <w:rsid w:val="00391AB9"/>
    <w:rsid w:val="003A3259"/>
    <w:rsid w:val="003B051F"/>
    <w:rsid w:val="003B41A4"/>
    <w:rsid w:val="003C0C62"/>
    <w:rsid w:val="003C1E04"/>
    <w:rsid w:val="003D5AD3"/>
    <w:rsid w:val="003E0ED2"/>
    <w:rsid w:val="003F6ED6"/>
    <w:rsid w:val="00403185"/>
    <w:rsid w:val="004050E9"/>
    <w:rsid w:val="00410052"/>
    <w:rsid w:val="0041325D"/>
    <w:rsid w:val="00413DC3"/>
    <w:rsid w:val="00416A26"/>
    <w:rsid w:val="00417869"/>
    <w:rsid w:val="00424A7F"/>
    <w:rsid w:val="00453EC6"/>
    <w:rsid w:val="00454B82"/>
    <w:rsid w:val="00466A33"/>
    <w:rsid w:val="004679DB"/>
    <w:rsid w:val="00467D5A"/>
    <w:rsid w:val="00470C11"/>
    <w:rsid w:val="004736C8"/>
    <w:rsid w:val="00474D6F"/>
    <w:rsid w:val="004821BC"/>
    <w:rsid w:val="00482FA7"/>
    <w:rsid w:val="00485005"/>
    <w:rsid w:val="00492127"/>
    <w:rsid w:val="00494050"/>
    <w:rsid w:val="00494552"/>
    <w:rsid w:val="004A2DC4"/>
    <w:rsid w:val="004A4316"/>
    <w:rsid w:val="004A7256"/>
    <w:rsid w:val="004B2122"/>
    <w:rsid w:val="004B4401"/>
    <w:rsid w:val="004B786A"/>
    <w:rsid w:val="004C294E"/>
    <w:rsid w:val="004C3DA8"/>
    <w:rsid w:val="004C49CC"/>
    <w:rsid w:val="004D4F9C"/>
    <w:rsid w:val="004D543C"/>
    <w:rsid w:val="004E06FE"/>
    <w:rsid w:val="004E0B64"/>
    <w:rsid w:val="004E1A82"/>
    <w:rsid w:val="004E2D13"/>
    <w:rsid w:val="004E2D64"/>
    <w:rsid w:val="004E4878"/>
    <w:rsid w:val="004E6AF5"/>
    <w:rsid w:val="004F01F4"/>
    <w:rsid w:val="004F18A2"/>
    <w:rsid w:val="004F263C"/>
    <w:rsid w:val="00500378"/>
    <w:rsid w:val="00513A5F"/>
    <w:rsid w:val="00517BD6"/>
    <w:rsid w:val="0052513C"/>
    <w:rsid w:val="00531D81"/>
    <w:rsid w:val="00531DA0"/>
    <w:rsid w:val="0054208C"/>
    <w:rsid w:val="005426DF"/>
    <w:rsid w:val="005437B1"/>
    <w:rsid w:val="00545358"/>
    <w:rsid w:val="00545E88"/>
    <w:rsid w:val="00554C44"/>
    <w:rsid w:val="00555CB9"/>
    <w:rsid w:val="00562B51"/>
    <w:rsid w:val="005670F6"/>
    <w:rsid w:val="00571EF3"/>
    <w:rsid w:val="00572656"/>
    <w:rsid w:val="00576929"/>
    <w:rsid w:val="00577CDF"/>
    <w:rsid w:val="00592775"/>
    <w:rsid w:val="005979D1"/>
    <w:rsid w:val="005A0BFA"/>
    <w:rsid w:val="005A22EC"/>
    <w:rsid w:val="005A508D"/>
    <w:rsid w:val="005B4E2A"/>
    <w:rsid w:val="005D1639"/>
    <w:rsid w:val="005E19C5"/>
    <w:rsid w:val="005F1EB1"/>
    <w:rsid w:val="005F2EFB"/>
    <w:rsid w:val="006050C3"/>
    <w:rsid w:val="00614691"/>
    <w:rsid w:val="00615E26"/>
    <w:rsid w:val="00640E22"/>
    <w:rsid w:val="00644CE5"/>
    <w:rsid w:val="00646A47"/>
    <w:rsid w:val="00664BD3"/>
    <w:rsid w:val="00671AC6"/>
    <w:rsid w:val="006821EF"/>
    <w:rsid w:val="006919DC"/>
    <w:rsid w:val="006A46EF"/>
    <w:rsid w:val="006B2E58"/>
    <w:rsid w:val="006C30FD"/>
    <w:rsid w:val="006C55AA"/>
    <w:rsid w:val="006D2F06"/>
    <w:rsid w:val="006E7B73"/>
    <w:rsid w:val="006F0384"/>
    <w:rsid w:val="006F4029"/>
    <w:rsid w:val="006F464C"/>
    <w:rsid w:val="00705882"/>
    <w:rsid w:val="00712900"/>
    <w:rsid w:val="0071609A"/>
    <w:rsid w:val="00720736"/>
    <w:rsid w:val="00722683"/>
    <w:rsid w:val="00723C59"/>
    <w:rsid w:val="00724B43"/>
    <w:rsid w:val="00726517"/>
    <w:rsid w:val="00733688"/>
    <w:rsid w:val="0073404F"/>
    <w:rsid w:val="007534F3"/>
    <w:rsid w:val="00760C81"/>
    <w:rsid w:val="0076399C"/>
    <w:rsid w:val="007649F3"/>
    <w:rsid w:val="00764C5C"/>
    <w:rsid w:val="007713CD"/>
    <w:rsid w:val="0077150B"/>
    <w:rsid w:val="00774245"/>
    <w:rsid w:val="007A0464"/>
    <w:rsid w:val="007B7381"/>
    <w:rsid w:val="007B7697"/>
    <w:rsid w:val="007D4D24"/>
    <w:rsid w:val="007D69BA"/>
    <w:rsid w:val="007E0B90"/>
    <w:rsid w:val="007E1360"/>
    <w:rsid w:val="007E530A"/>
    <w:rsid w:val="007F0C61"/>
    <w:rsid w:val="007F14A7"/>
    <w:rsid w:val="007F7C6F"/>
    <w:rsid w:val="008009FB"/>
    <w:rsid w:val="00816EF5"/>
    <w:rsid w:val="00834866"/>
    <w:rsid w:val="00837505"/>
    <w:rsid w:val="00843853"/>
    <w:rsid w:val="00845266"/>
    <w:rsid w:val="00846AD8"/>
    <w:rsid w:val="00855352"/>
    <w:rsid w:val="0085591A"/>
    <w:rsid w:val="00857EC6"/>
    <w:rsid w:val="00867EC2"/>
    <w:rsid w:val="0087796E"/>
    <w:rsid w:val="00881E8B"/>
    <w:rsid w:val="008864B1"/>
    <w:rsid w:val="00893115"/>
    <w:rsid w:val="00894EE9"/>
    <w:rsid w:val="008958CB"/>
    <w:rsid w:val="008A1701"/>
    <w:rsid w:val="008A3B6A"/>
    <w:rsid w:val="008B43B9"/>
    <w:rsid w:val="008B4CBE"/>
    <w:rsid w:val="008B5389"/>
    <w:rsid w:val="008B5B29"/>
    <w:rsid w:val="008C089B"/>
    <w:rsid w:val="008C5249"/>
    <w:rsid w:val="008D50C4"/>
    <w:rsid w:val="008E392D"/>
    <w:rsid w:val="008E55CF"/>
    <w:rsid w:val="008E77F4"/>
    <w:rsid w:val="008F2AF6"/>
    <w:rsid w:val="009040F3"/>
    <w:rsid w:val="00916D4C"/>
    <w:rsid w:val="0093353A"/>
    <w:rsid w:val="00933B83"/>
    <w:rsid w:val="00935630"/>
    <w:rsid w:val="00937C36"/>
    <w:rsid w:val="0094000E"/>
    <w:rsid w:val="00943F00"/>
    <w:rsid w:val="0095121D"/>
    <w:rsid w:val="00954E59"/>
    <w:rsid w:val="0095570F"/>
    <w:rsid w:val="00970006"/>
    <w:rsid w:val="00975480"/>
    <w:rsid w:val="0098384C"/>
    <w:rsid w:val="009912F7"/>
    <w:rsid w:val="009954CF"/>
    <w:rsid w:val="009A5C15"/>
    <w:rsid w:val="009A6455"/>
    <w:rsid w:val="009A768F"/>
    <w:rsid w:val="009B3804"/>
    <w:rsid w:val="009C30EE"/>
    <w:rsid w:val="009C7A18"/>
    <w:rsid w:val="009D3F1D"/>
    <w:rsid w:val="009D763B"/>
    <w:rsid w:val="009E11BC"/>
    <w:rsid w:val="009F78C0"/>
    <w:rsid w:val="00A05628"/>
    <w:rsid w:val="00A0624C"/>
    <w:rsid w:val="00A12077"/>
    <w:rsid w:val="00A15B1B"/>
    <w:rsid w:val="00A16E62"/>
    <w:rsid w:val="00A205E5"/>
    <w:rsid w:val="00A265E8"/>
    <w:rsid w:val="00A35579"/>
    <w:rsid w:val="00A43586"/>
    <w:rsid w:val="00A5057C"/>
    <w:rsid w:val="00A519CE"/>
    <w:rsid w:val="00A547B3"/>
    <w:rsid w:val="00A61059"/>
    <w:rsid w:val="00A62347"/>
    <w:rsid w:val="00A64A8C"/>
    <w:rsid w:val="00A660E2"/>
    <w:rsid w:val="00A6726D"/>
    <w:rsid w:val="00A723BC"/>
    <w:rsid w:val="00A735D3"/>
    <w:rsid w:val="00A755D1"/>
    <w:rsid w:val="00A759CE"/>
    <w:rsid w:val="00A844F6"/>
    <w:rsid w:val="00A924F7"/>
    <w:rsid w:val="00A97B50"/>
    <w:rsid w:val="00AA4334"/>
    <w:rsid w:val="00AA72DB"/>
    <w:rsid w:val="00AB7440"/>
    <w:rsid w:val="00AC6174"/>
    <w:rsid w:val="00AC6FC0"/>
    <w:rsid w:val="00AC71F4"/>
    <w:rsid w:val="00AD1AD5"/>
    <w:rsid w:val="00AD3509"/>
    <w:rsid w:val="00AE006E"/>
    <w:rsid w:val="00AF0E6C"/>
    <w:rsid w:val="00AF5A59"/>
    <w:rsid w:val="00AF5B94"/>
    <w:rsid w:val="00B00F69"/>
    <w:rsid w:val="00B11503"/>
    <w:rsid w:val="00B14081"/>
    <w:rsid w:val="00B37F0D"/>
    <w:rsid w:val="00B51D9F"/>
    <w:rsid w:val="00B64F11"/>
    <w:rsid w:val="00B6624A"/>
    <w:rsid w:val="00B663D7"/>
    <w:rsid w:val="00B703C1"/>
    <w:rsid w:val="00B706B1"/>
    <w:rsid w:val="00B86E88"/>
    <w:rsid w:val="00B87768"/>
    <w:rsid w:val="00B93E29"/>
    <w:rsid w:val="00B93F07"/>
    <w:rsid w:val="00B959D8"/>
    <w:rsid w:val="00BA786E"/>
    <w:rsid w:val="00BB5CB0"/>
    <w:rsid w:val="00BC6E10"/>
    <w:rsid w:val="00BD2878"/>
    <w:rsid w:val="00BD6C06"/>
    <w:rsid w:val="00BE5041"/>
    <w:rsid w:val="00BF0014"/>
    <w:rsid w:val="00BF3FBE"/>
    <w:rsid w:val="00BF5695"/>
    <w:rsid w:val="00BF6148"/>
    <w:rsid w:val="00BF66C0"/>
    <w:rsid w:val="00C065D3"/>
    <w:rsid w:val="00C1446D"/>
    <w:rsid w:val="00C15102"/>
    <w:rsid w:val="00C1778C"/>
    <w:rsid w:val="00C2371E"/>
    <w:rsid w:val="00C3679F"/>
    <w:rsid w:val="00C51A96"/>
    <w:rsid w:val="00C539E5"/>
    <w:rsid w:val="00C542E9"/>
    <w:rsid w:val="00C714FB"/>
    <w:rsid w:val="00C737EB"/>
    <w:rsid w:val="00C74E34"/>
    <w:rsid w:val="00C85F8D"/>
    <w:rsid w:val="00C931D9"/>
    <w:rsid w:val="00C932C4"/>
    <w:rsid w:val="00CB10FF"/>
    <w:rsid w:val="00CB3959"/>
    <w:rsid w:val="00CB6631"/>
    <w:rsid w:val="00CB7075"/>
    <w:rsid w:val="00CC4D63"/>
    <w:rsid w:val="00CC517C"/>
    <w:rsid w:val="00CC7519"/>
    <w:rsid w:val="00CD781B"/>
    <w:rsid w:val="00CE2921"/>
    <w:rsid w:val="00CF4782"/>
    <w:rsid w:val="00CF4D32"/>
    <w:rsid w:val="00D02D95"/>
    <w:rsid w:val="00D047BF"/>
    <w:rsid w:val="00D120BF"/>
    <w:rsid w:val="00D1711F"/>
    <w:rsid w:val="00D25620"/>
    <w:rsid w:val="00D25B9D"/>
    <w:rsid w:val="00D25EC9"/>
    <w:rsid w:val="00D51CA3"/>
    <w:rsid w:val="00D53AB9"/>
    <w:rsid w:val="00D63065"/>
    <w:rsid w:val="00D660F8"/>
    <w:rsid w:val="00D74B79"/>
    <w:rsid w:val="00D76036"/>
    <w:rsid w:val="00D8102C"/>
    <w:rsid w:val="00D93EE3"/>
    <w:rsid w:val="00DC2757"/>
    <w:rsid w:val="00DC6484"/>
    <w:rsid w:val="00DD64B0"/>
    <w:rsid w:val="00DE0A14"/>
    <w:rsid w:val="00DE509F"/>
    <w:rsid w:val="00DF01E2"/>
    <w:rsid w:val="00DF1608"/>
    <w:rsid w:val="00E01AD3"/>
    <w:rsid w:val="00E12BA1"/>
    <w:rsid w:val="00E1459B"/>
    <w:rsid w:val="00E16E84"/>
    <w:rsid w:val="00E20DA9"/>
    <w:rsid w:val="00E269E4"/>
    <w:rsid w:val="00E3059D"/>
    <w:rsid w:val="00E33936"/>
    <w:rsid w:val="00E439FF"/>
    <w:rsid w:val="00E54BD9"/>
    <w:rsid w:val="00E5671B"/>
    <w:rsid w:val="00E57485"/>
    <w:rsid w:val="00E6156E"/>
    <w:rsid w:val="00E62D2B"/>
    <w:rsid w:val="00E77548"/>
    <w:rsid w:val="00E8256F"/>
    <w:rsid w:val="00E84996"/>
    <w:rsid w:val="00E8611D"/>
    <w:rsid w:val="00E97550"/>
    <w:rsid w:val="00EA0CDD"/>
    <w:rsid w:val="00EB206F"/>
    <w:rsid w:val="00EB4BDB"/>
    <w:rsid w:val="00EC1115"/>
    <w:rsid w:val="00EC384A"/>
    <w:rsid w:val="00EC59AA"/>
    <w:rsid w:val="00EC7525"/>
    <w:rsid w:val="00EF3797"/>
    <w:rsid w:val="00F04B9B"/>
    <w:rsid w:val="00F04DAA"/>
    <w:rsid w:val="00F1170B"/>
    <w:rsid w:val="00F1779B"/>
    <w:rsid w:val="00F247F4"/>
    <w:rsid w:val="00F35A7C"/>
    <w:rsid w:val="00F40455"/>
    <w:rsid w:val="00F445C6"/>
    <w:rsid w:val="00F6236C"/>
    <w:rsid w:val="00F66605"/>
    <w:rsid w:val="00F71DB2"/>
    <w:rsid w:val="00F73870"/>
    <w:rsid w:val="00F74A77"/>
    <w:rsid w:val="00F7552D"/>
    <w:rsid w:val="00F767F7"/>
    <w:rsid w:val="00F77351"/>
    <w:rsid w:val="00F809C3"/>
    <w:rsid w:val="00F832CC"/>
    <w:rsid w:val="00F83DB2"/>
    <w:rsid w:val="00F854CC"/>
    <w:rsid w:val="00F87349"/>
    <w:rsid w:val="00F87393"/>
    <w:rsid w:val="00FA4929"/>
    <w:rsid w:val="00FA4B77"/>
    <w:rsid w:val="00FB07A7"/>
    <w:rsid w:val="00FB2909"/>
    <w:rsid w:val="00FB3D6C"/>
    <w:rsid w:val="00FB658F"/>
    <w:rsid w:val="00FB7589"/>
    <w:rsid w:val="00FC340B"/>
    <w:rsid w:val="00FC50D3"/>
    <w:rsid w:val="00FC6099"/>
    <w:rsid w:val="00FC6E94"/>
    <w:rsid w:val="00FD0ADF"/>
    <w:rsid w:val="00FD7E50"/>
    <w:rsid w:val="00FE0CEA"/>
    <w:rsid w:val="00FE19D1"/>
    <w:rsid w:val="00FE6C11"/>
    <w:rsid w:val="00FF36D7"/>
    <w:rsid w:val="00FF54E2"/>
    <w:rsid w:val="00FF56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9181C"/>
  <w15:docId w15:val="{5AD337C0-AE56-401B-A29F-924496DDA1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7F4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3AB9"/>
    <w:pPr>
      <w:keepNext/>
      <w:keepLines/>
      <w:spacing w:before="480" w:after="240" w:line="256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3AB9"/>
    <w:pPr>
      <w:keepNext/>
      <w:keepLines/>
      <w:numPr>
        <w:numId w:val="8"/>
      </w:numPr>
      <w:spacing w:before="160" w:after="12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3AB9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markedcontent">
    <w:name w:val="markedcontent"/>
    <w:basedOn w:val="DefaultParagraphFont"/>
    <w:rsid w:val="002B02BD"/>
  </w:style>
  <w:style w:type="paragraph" w:styleId="ListParagraph">
    <w:name w:val="List Paragraph"/>
    <w:basedOn w:val="Normal"/>
    <w:uiPriority w:val="34"/>
    <w:qFormat/>
    <w:rsid w:val="002B02B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53AB9"/>
    <w:rPr>
      <w:rFonts w:ascii="Times New Roman" w:eastAsiaTheme="majorEastAsia" w:hAnsi="Times New Roman" w:cstheme="majorBidi"/>
      <w:b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D53AB9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53A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3AB9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3AB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1457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954C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979D1"/>
    <w:pPr>
      <w:spacing w:after="0"/>
    </w:pPr>
  </w:style>
  <w:style w:type="table" w:styleId="TableGrid">
    <w:name w:val="Table Grid"/>
    <w:basedOn w:val="TableNormal"/>
    <w:uiPriority w:val="39"/>
    <w:rsid w:val="004E06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sid w:val="00250720"/>
    <w:pPr>
      <w:spacing w:after="0" w:line="240" w:lineRule="auto"/>
    </w:pPr>
    <w:rPr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5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3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3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71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5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CA84F0-BA9B-4CE0-ADC8-B1D10E1B68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81</TotalTime>
  <Pages>19</Pages>
  <Words>6450</Words>
  <Characters>36769</Characters>
  <Application>Microsoft Office Word</Application>
  <DocSecurity>0</DocSecurity>
  <Lines>306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1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tiyana lusti</dc:creator>
  <cp:keywords/>
  <dc:description/>
  <cp:lastModifiedBy>Acer</cp:lastModifiedBy>
  <cp:revision>130</cp:revision>
  <cp:lastPrinted>2023-02-02T02:56:00Z</cp:lastPrinted>
  <dcterms:created xsi:type="dcterms:W3CDTF">2023-01-11T02:43:00Z</dcterms:created>
  <dcterms:modified xsi:type="dcterms:W3CDTF">2023-02-07T1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fd75d4-551b-40eb-908d-452d6f7cfd5f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-6th-edition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2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9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78c2bfe-7ef6-39f0-8dd3-d8aabc3fc2c7</vt:lpwstr>
  </property>
  <property fmtid="{D5CDD505-2E9C-101B-9397-08002B2CF9AE}" pid="25" name="Mendeley Citation Style_1">
    <vt:lpwstr>http://www.zotero.org/styles/apa-6th-edition</vt:lpwstr>
  </property>
</Properties>
</file>